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258CCB" w14:textId="7D31394D" w:rsidR="00FB5C80" w:rsidRDefault="003E7255" w:rsidP="00FB5C80">
      <w:pPr>
        <w:pStyle w:val="Title"/>
      </w:pPr>
      <w:proofErr w:type="spellStart"/>
      <w:r w:rsidRPr="003E7255">
        <w:t>GAVDNet</w:t>
      </w:r>
      <w:proofErr w:type="spellEnd"/>
      <w:r w:rsidRPr="003E7255">
        <w:t xml:space="preserve"> Adjudicator </w:t>
      </w:r>
      <w:r w:rsidR="00FB5C80">
        <w:t>V1.0</w:t>
      </w:r>
    </w:p>
    <w:p w14:paraId="1A73ECD4" w14:textId="717C8C76" w:rsidR="003E7255" w:rsidRDefault="003E7255" w:rsidP="00FB5C80">
      <w:pPr>
        <w:pStyle w:val="Subtitle"/>
      </w:pPr>
      <w:r w:rsidRPr="003E7255">
        <w:t>User Manual</w:t>
      </w:r>
    </w:p>
    <w:p w14:paraId="6C5146EC" w14:textId="77777777" w:rsidR="003E7255" w:rsidRPr="003E7255" w:rsidRDefault="003E7255" w:rsidP="003E7255">
      <w:pPr>
        <w:pStyle w:val="Heading1"/>
      </w:pPr>
      <w:r w:rsidRPr="003E7255">
        <w:t>Overview</w:t>
      </w:r>
    </w:p>
    <w:p w14:paraId="051AB7A3" w14:textId="54F29504" w:rsidR="003E7255" w:rsidRDefault="003E7255" w:rsidP="003E7255">
      <w:r w:rsidRPr="003E7255">
        <w:t xml:space="preserve">The </w:t>
      </w:r>
      <w:proofErr w:type="spellStart"/>
      <w:r w:rsidRPr="003E7255">
        <w:t>GAVDNet</w:t>
      </w:r>
      <w:proofErr w:type="spellEnd"/>
      <w:r w:rsidRPr="003E7255">
        <w:t xml:space="preserve"> Adjudicator is a </w:t>
      </w:r>
      <w:r w:rsidR="00FB5C80">
        <w:t xml:space="preserve">standalone </w:t>
      </w:r>
      <w:r w:rsidRPr="003E7255">
        <w:t xml:space="preserve">MATLAB application for validating disagreements between the </w:t>
      </w:r>
      <w:r w:rsidR="00FB5C80">
        <w:t xml:space="preserve">detections returned by the automated call </w:t>
      </w:r>
      <w:r w:rsidRPr="003E7255">
        <w:t xml:space="preserve">detector </w:t>
      </w:r>
      <w:proofErr w:type="spellStart"/>
      <w:r w:rsidR="00A164DA">
        <w:t>GAVDNet</w:t>
      </w:r>
      <w:proofErr w:type="spellEnd"/>
      <w:r w:rsidR="00A164DA">
        <w:t xml:space="preserve">, </w:t>
      </w:r>
      <w:r w:rsidRPr="003E7255">
        <w:t xml:space="preserve">and ground truth annotations. </w:t>
      </w:r>
      <w:r w:rsidR="00FB5C80">
        <w:t>It is to be used in cases where the ground truth dataset annotations used to benchmark the detector are unreliable.</w:t>
      </w:r>
    </w:p>
    <w:p w14:paraId="56955808" w14:textId="647045C4" w:rsidR="00A164DA" w:rsidRDefault="00A164DA" w:rsidP="003E7255">
      <w:r>
        <w:t>The adjudicator’s task is to inspect spectrograms for the audio that the detector and ground</w:t>
      </w:r>
      <w:r w:rsidR="00FB5C80">
        <w:t xml:space="preserve"> </w:t>
      </w:r>
      <w:r>
        <w:t xml:space="preserve">truth disagree on and decide whether the spectrogram shows the whale song of interest. </w:t>
      </w:r>
    </w:p>
    <w:p w14:paraId="2BDD7CAD" w14:textId="6A0C90F7" w:rsidR="00A164DA" w:rsidRDefault="00A164DA" w:rsidP="00A164DA">
      <w:pPr>
        <w:pStyle w:val="Heading1"/>
      </w:pPr>
      <w:r>
        <w:t>Installation</w:t>
      </w:r>
    </w:p>
    <w:p w14:paraId="0AE644DE" w14:textId="1A71A298" w:rsidR="00DB7B14" w:rsidRDefault="00DB7B14" w:rsidP="00EF69A4">
      <w:pPr>
        <w:pStyle w:val="ListParagraph"/>
        <w:numPr>
          <w:ilvl w:val="0"/>
          <w:numId w:val="15"/>
        </w:numPr>
      </w:pPr>
      <w:r>
        <w:t>Run the “</w:t>
      </w:r>
      <w:r w:rsidRPr="00DB7B14">
        <w:t>AdjudicatorInstaller_mcr.exe</w:t>
      </w:r>
      <w:r>
        <w:t>” file. This should install both MATLAB Runtime, and the Adjudicator app.</w:t>
      </w:r>
    </w:p>
    <w:p w14:paraId="311B3C23" w14:textId="438E2497" w:rsidR="00DB7B14" w:rsidRDefault="00DB7B14" w:rsidP="00EF69A4">
      <w:pPr>
        <w:pStyle w:val="ListParagraph"/>
        <w:numPr>
          <w:ilvl w:val="0"/>
          <w:numId w:val="15"/>
        </w:numPr>
      </w:pPr>
      <w:r>
        <w:t>If this does not work, download MATLAB Runtime from the link below and install it, then try launching the Adjudicator app again.</w:t>
      </w:r>
    </w:p>
    <w:p w14:paraId="05672388" w14:textId="2C7DF044" w:rsidR="00DB7B14" w:rsidRDefault="00DB7B14" w:rsidP="00DB7B14">
      <w:pPr>
        <w:pStyle w:val="ListParagraph"/>
        <w:ind w:left="1440"/>
      </w:pPr>
      <w:hyperlink r:id="rId8" w:history="1">
        <w:r w:rsidRPr="00E73605">
          <w:rPr>
            <w:rStyle w:val="Hyperlink"/>
          </w:rPr>
          <w:t>https://au.mathworks.com/products/compiler/matlab-runtime.html</w:t>
        </w:r>
      </w:hyperlink>
    </w:p>
    <w:p w14:paraId="633410B5" w14:textId="1ABC9F1C" w:rsidR="00DB7B14" w:rsidRDefault="00DB7B14" w:rsidP="00DB7B14">
      <w:pPr>
        <w:pStyle w:val="ListParagraph"/>
        <w:numPr>
          <w:ilvl w:val="0"/>
          <w:numId w:val="15"/>
        </w:numPr>
      </w:pPr>
      <w:r>
        <w:t>If this still doesn’t work, contact</w:t>
      </w:r>
      <w:r w:rsidRPr="00DB7B14">
        <w:t xml:space="preserve"> </w:t>
      </w:r>
      <w:hyperlink r:id="rId9" w:history="1">
        <w:r>
          <w:rPr>
            <w:rStyle w:val="Hyperlink"/>
          </w:rPr>
          <w:t>b.jancovich@unsw.edu.au</w:t>
        </w:r>
      </w:hyperlink>
    </w:p>
    <w:p w14:paraId="07721469" w14:textId="2725472D" w:rsidR="006145A0" w:rsidRDefault="00A164DA" w:rsidP="00A164DA">
      <w:pPr>
        <w:pStyle w:val="ListParagraph"/>
        <w:numPr>
          <w:ilvl w:val="0"/>
          <w:numId w:val="15"/>
        </w:numPr>
      </w:pPr>
      <w:r>
        <w:t>Make sure that the “</w:t>
      </w:r>
      <w:proofErr w:type="spellStart"/>
      <w:r w:rsidRPr="00A164DA">
        <w:t>TestSubset</w:t>
      </w:r>
      <w:proofErr w:type="spellEnd"/>
      <w:r>
        <w:t>” folder is in the same directory as the “disagreements” file and the “</w:t>
      </w:r>
      <w:r w:rsidRPr="00A164DA">
        <w:t>GAVDNetAdjudicator.exe</w:t>
      </w:r>
      <w:r>
        <w:t>” file.</w:t>
      </w:r>
    </w:p>
    <w:p w14:paraId="1B1EB9BC" w14:textId="3E85B977" w:rsidR="0064019B" w:rsidRDefault="0064019B" w:rsidP="006145A0">
      <w:pPr>
        <w:pStyle w:val="Heading1"/>
      </w:pPr>
      <w:r>
        <w:lastRenderedPageBreak/>
        <w:t xml:space="preserve">Main Display </w:t>
      </w:r>
    </w:p>
    <w:p w14:paraId="16D39679" w14:textId="18869253" w:rsidR="006145A0" w:rsidRPr="006145A0" w:rsidRDefault="000800DF" w:rsidP="006145A0">
      <w:r w:rsidRPr="000800DF">
        <w:rPr>
          <w:noProof/>
        </w:rPr>
        <w:drawing>
          <wp:inline distT="0" distB="0" distL="0" distR="0" wp14:anchorId="7DA8442E" wp14:editId="4C5C2B87">
            <wp:extent cx="5731510" cy="4187090"/>
            <wp:effectExtent l="0" t="0" r="2540" b="4445"/>
            <wp:docPr id="2137939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939864"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731510" cy="4187090"/>
                    </a:xfrm>
                    <a:prstGeom prst="rect">
                      <a:avLst/>
                    </a:prstGeom>
                  </pic:spPr>
                </pic:pic>
              </a:graphicData>
            </a:graphic>
          </wp:inline>
        </w:drawing>
      </w:r>
    </w:p>
    <w:p w14:paraId="6C455072" w14:textId="074223A2" w:rsidR="006145A0" w:rsidRPr="003E7255" w:rsidRDefault="006145A0" w:rsidP="000800DF">
      <w:r>
        <w:t>Adjudication Task Display Panel</w:t>
      </w:r>
    </w:p>
    <w:p w14:paraId="3A2C20BF" w14:textId="77777777" w:rsidR="006145A0" w:rsidRPr="006202AB" w:rsidRDefault="006145A0" w:rsidP="006145A0">
      <w:pPr>
        <w:pStyle w:val="ListParagraph"/>
        <w:numPr>
          <w:ilvl w:val="0"/>
          <w:numId w:val="17"/>
        </w:numPr>
      </w:pPr>
      <w:r w:rsidRPr="006202AB">
        <w:t>Current Task</w:t>
      </w:r>
      <w:r>
        <w:t>: e.g. Task 1 of 10</w:t>
      </w:r>
    </w:p>
    <w:p w14:paraId="49F118A0" w14:textId="77777777" w:rsidR="006145A0" w:rsidRPr="006202AB" w:rsidRDefault="006145A0" w:rsidP="006145A0">
      <w:pPr>
        <w:pStyle w:val="ListParagraph"/>
        <w:numPr>
          <w:ilvl w:val="0"/>
          <w:numId w:val="17"/>
        </w:numPr>
      </w:pPr>
      <w:r w:rsidRPr="006202AB">
        <w:t>Progress Counter: Displays how many decisions have been completed</w:t>
      </w:r>
    </w:p>
    <w:p w14:paraId="414A98C7" w14:textId="77777777" w:rsidR="006145A0" w:rsidRDefault="006145A0" w:rsidP="006145A0">
      <w:pPr>
        <w:pStyle w:val="ListParagraph"/>
        <w:numPr>
          <w:ilvl w:val="0"/>
          <w:numId w:val="17"/>
        </w:numPr>
      </w:pPr>
      <w:r w:rsidRPr="006202AB">
        <w:t xml:space="preserve">File Name: </w:t>
      </w:r>
      <w:r>
        <w:t>T</w:t>
      </w:r>
      <w:r w:rsidRPr="006202AB">
        <w:t>he name of the audio file being reviewed</w:t>
      </w:r>
    </w:p>
    <w:p w14:paraId="66CFF044" w14:textId="410E1FC1" w:rsidR="006145A0" w:rsidRPr="006202AB" w:rsidRDefault="006145A0" w:rsidP="006145A0">
      <w:pPr>
        <w:ind w:left="360"/>
      </w:pPr>
      <w:r w:rsidRPr="006145A0">
        <w:rPr>
          <w:noProof/>
        </w:rPr>
        <w:drawing>
          <wp:inline distT="0" distB="0" distL="0" distR="0" wp14:anchorId="3140B52E" wp14:editId="1548C4F5">
            <wp:extent cx="2263839" cy="366395"/>
            <wp:effectExtent l="0" t="0" r="3175" b="0"/>
            <wp:docPr id="136559055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168657" name="Picture 1" descr="A screenshot of a computer&#10;&#10;AI-generated content may be incorrect."/>
                    <pic:cNvPicPr/>
                  </pic:nvPicPr>
                  <pic:blipFill rotWithShape="1">
                    <a:blip r:embed="rId11"/>
                    <a:srcRect l="1187" t="5219" r="54259" b="84911"/>
                    <a:stretch>
                      <a:fillRect/>
                    </a:stretch>
                  </pic:blipFill>
                  <pic:spPr bwMode="auto">
                    <a:xfrm>
                      <a:off x="0" y="0"/>
                      <a:ext cx="2303259" cy="372775"/>
                    </a:xfrm>
                    <a:prstGeom prst="rect">
                      <a:avLst/>
                    </a:prstGeom>
                    <a:ln>
                      <a:noFill/>
                    </a:ln>
                    <a:extLst>
                      <a:ext uri="{53640926-AAD7-44D8-BBD7-CCE9431645EC}">
                        <a14:shadowObscured xmlns:a14="http://schemas.microsoft.com/office/drawing/2010/main"/>
                      </a:ext>
                    </a:extLst>
                  </pic:spPr>
                </pic:pic>
              </a:graphicData>
            </a:graphic>
          </wp:inline>
        </w:drawing>
      </w:r>
    </w:p>
    <w:p w14:paraId="65D3DE49" w14:textId="77777777" w:rsidR="006145A0" w:rsidRPr="003E7255" w:rsidRDefault="006145A0" w:rsidP="006145A0">
      <w:pPr>
        <w:pStyle w:val="Heading2"/>
      </w:pPr>
      <w:r w:rsidRPr="003E7255">
        <w:t>Navigation Controls</w:t>
      </w:r>
    </w:p>
    <w:p w14:paraId="57241707" w14:textId="2D931320" w:rsidR="006145A0" w:rsidRDefault="006145A0" w:rsidP="006145A0">
      <w:pPr>
        <w:pStyle w:val="ListParagraph"/>
        <w:numPr>
          <w:ilvl w:val="0"/>
          <w:numId w:val="19"/>
        </w:numPr>
      </w:pPr>
      <w:r>
        <w:t>Set Audio Source Path: reset the path to the audio. If you set the path correctly at the beginning of the session, you shouldn’t need this.</w:t>
      </w:r>
    </w:p>
    <w:p w14:paraId="0C03881D" w14:textId="2840C075" w:rsidR="006145A0" w:rsidRPr="006202AB" w:rsidRDefault="006145A0" w:rsidP="006145A0">
      <w:pPr>
        <w:pStyle w:val="ListParagraph"/>
        <w:numPr>
          <w:ilvl w:val="0"/>
          <w:numId w:val="19"/>
        </w:numPr>
      </w:pPr>
      <w:r w:rsidRPr="006202AB">
        <w:t>Review Previous Decision: Go back to the previous disagreement to review or change your decision</w:t>
      </w:r>
    </w:p>
    <w:p w14:paraId="7E898218" w14:textId="77777777" w:rsidR="006145A0" w:rsidRDefault="006145A0" w:rsidP="006145A0">
      <w:pPr>
        <w:pStyle w:val="ListParagraph"/>
        <w:numPr>
          <w:ilvl w:val="0"/>
          <w:numId w:val="19"/>
        </w:numPr>
      </w:pPr>
      <w:r w:rsidRPr="006202AB">
        <w:t>Save Progress &amp; Exit: Save your work and close the application. Decisions are saved in the disagreements .mat file.</w:t>
      </w:r>
    </w:p>
    <w:p w14:paraId="006A7AE8" w14:textId="2C315373" w:rsidR="006145A0" w:rsidRPr="006202AB" w:rsidRDefault="006145A0" w:rsidP="006145A0">
      <w:pPr>
        <w:ind w:left="360"/>
      </w:pPr>
      <w:r w:rsidRPr="006145A0">
        <w:rPr>
          <w:noProof/>
        </w:rPr>
        <w:drawing>
          <wp:inline distT="0" distB="0" distL="0" distR="0" wp14:anchorId="7B5B1AD2" wp14:editId="16BE9402">
            <wp:extent cx="1948815" cy="266131"/>
            <wp:effectExtent l="0" t="0" r="0" b="635"/>
            <wp:docPr id="1438227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168657" name="Picture 1" descr="A screenshot of a computer&#10;&#10;AI-generated content may be incorrect."/>
                    <pic:cNvPicPr/>
                  </pic:nvPicPr>
                  <pic:blipFill rotWithShape="1">
                    <a:blip r:embed="rId11"/>
                    <a:srcRect l="45427" t="4902" r="1146" b="85111"/>
                    <a:stretch>
                      <a:fillRect/>
                    </a:stretch>
                  </pic:blipFill>
                  <pic:spPr bwMode="auto">
                    <a:xfrm>
                      <a:off x="0" y="0"/>
                      <a:ext cx="1954891" cy="266961"/>
                    </a:xfrm>
                    <a:prstGeom prst="rect">
                      <a:avLst/>
                    </a:prstGeom>
                    <a:ln>
                      <a:noFill/>
                    </a:ln>
                    <a:extLst>
                      <a:ext uri="{53640926-AAD7-44D8-BBD7-CCE9431645EC}">
                        <a14:shadowObscured xmlns:a14="http://schemas.microsoft.com/office/drawing/2010/main"/>
                      </a:ext>
                    </a:extLst>
                  </pic:spPr>
                </pic:pic>
              </a:graphicData>
            </a:graphic>
          </wp:inline>
        </w:drawing>
      </w:r>
    </w:p>
    <w:p w14:paraId="030DE5C3" w14:textId="5C71F30E" w:rsidR="00A164DA" w:rsidRPr="003E7255" w:rsidRDefault="00A164DA" w:rsidP="0064019B">
      <w:pPr>
        <w:pStyle w:val="Heading2"/>
      </w:pPr>
      <w:r w:rsidRPr="003E7255">
        <w:lastRenderedPageBreak/>
        <w:t xml:space="preserve">Spectrogram </w:t>
      </w:r>
      <w:r w:rsidR="007563A8">
        <w:t>Display Panel</w:t>
      </w:r>
    </w:p>
    <w:p w14:paraId="4FDEE40C" w14:textId="77777777" w:rsidR="007A3AF2" w:rsidRDefault="00A164DA" w:rsidP="001622B5">
      <w:pPr>
        <w:tabs>
          <w:tab w:val="num" w:pos="720"/>
        </w:tabs>
      </w:pPr>
      <w:r w:rsidRPr="00A164DA">
        <w:t>The main</w:t>
      </w:r>
      <w:r>
        <w:rPr>
          <w:b/>
          <w:bCs/>
        </w:rPr>
        <w:t xml:space="preserve"> </w:t>
      </w:r>
      <w:r>
        <w:t>display s</w:t>
      </w:r>
      <w:r w:rsidRPr="003E7255">
        <w:t xml:space="preserve">hows a spectrogram of the audio </w:t>
      </w:r>
      <w:r w:rsidR="001622B5">
        <w:t xml:space="preserve">in the time region of </w:t>
      </w:r>
      <w:r w:rsidRPr="003E7255">
        <w:t>the detect</w:t>
      </w:r>
      <w:r w:rsidR="001622B5">
        <w:t>ed</w:t>
      </w:r>
      <w:r w:rsidRPr="003E7255">
        <w:t xml:space="preserve"> </w:t>
      </w:r>
      <w:r w:rsidR="00375A98">
        <w:t>call</w:t>
      </w:r>
      <w:r w:rsidR="001622B5">
        <w:t xml:space="preserve">, beginning </w:t>
      </w:r>
      <w:r w:rsidR="007A3AF2">
        <w:t>5</w:t>
      </w:r>
      <w:r w:rsidRPr="003E7255">
        <w:t xml:space="preserve"> second</w:t>
      </w:r>
      <w:r w:rsidR="007A3AF2">
        <w:t>s</w:t>
      </w:r>
      <w:r w:rsidRPr="003E7255">
        <w:t xml:space="preserve"> </w:t>
      </w:r>
      <w:r>
        <w:t xml:space="preserve">before the </w:t>
      </w:r>
      <w:r w:rsidR="001622B5">
        <w:t xml:space="preserve">actual </w:t>
      </w:r>
      <w:r>
        <w:t>detection</w:t>
      </w:r>
      <w:r w:rsidR="001622B5">
        <w:t xml:space="preserve">, to give some </w:t>
      </w:r>
      <w:r>
        <w:t xml:space="preserve">context. </w:t>
      </w:r>
      <w:r w:rsidR="001622B5">
        <w:t xml:space="preserve">The end of the spectrogram is either </w:t>
      </w:r>
      <w:r w:rsidR="007A3AF2">
        <w:t>4</w:t>
      </w:r>
      <w:r w:rsidR="001622B5">
        <w:t xml:space="preserve">0 seconds from the detection start time, or the end of the detection, whichever is longer. </w:t>
      </w:r>
      <w:r>
        <w:t xml:space="preserve">The </w:t>
      </w:r>
      <w:r w:rsidR="0064019B">
        <w:t>colour</w:t>
      </w:r>
      <w:r>
        <w:t xml:space="preserve"> scale r</w:t>
      </w:r>
      <w:r w:rsidRPr="003E7255">
        <w:t>epresents power in</w:t>
      </w:r>
      <w:r w:rsidR="0064019B">
        <w:t xml:space="preserve"> decibels</w:t>
      </w:r>
      <w:r w:rsidR="00375A98">
        <w:t xml:space="preserve">. </w:t>
      </w:r>
    </w:p>
    <w:p w14:paraId="7DD0E5CF" w14:textId="234C96BD" w:rsidR="00213C5F" w:rsidRDefault="007A3AF2" w:rsidP="001622B5">
      <w:pPr>
        <w:tabs>
          <w:tab w:val="num" w:pos="720"/>
        </w:tabs>
      </w:pPr>
      <w:r>
        <w:t xml:space="preserve">A red dashed-line box indicates the time bounds of the current detection, according to the detector. Note that due to chorus or multiple discrete songs occurring in quick </w:t>
      </w:r>
      <w:proofErr w:type="gramStart"/>
      <w:r>
        <w:t>succession,  there</w:t>
      </w:r>
      <w:proofErr w:type="gramEnd"/>
      <w:r>
        <w:t xml:space="preserve"> may be song or chorus visible outside this box. If this is the case, this may help to inform decisions, but ultimately, it is the time region within the red box that you are making decisions on.</w:t>
      </w:r>
    </w:p>
    <w:p w14:paraId="655EE2B6" w14:textId="118D8917" w:rsidR="006145A0" w:rsidRDefault="00213C5F" w:rsidP="00A164DA">
      <w:pPr>
        <w:tabs>
          <w:tab w:val="num" w:pos="720"/>
        </w:tabs>
      </w:pPr>
      <w:r w:rsidRPr="006145A0">
        <w:rPr>
          <w:noProof/>
        </w:rPr>
        <w:drawing>
          <wp:inline distT="0" distB="0" distL="0" distR="0" wp14:anchorId="62110552" wp14:editId="3D74D09A">
            <wp:extent cx="3130550" cy="1212850"/>
            <wp:effectExtent l="0" t="0" r="0" b="6350"/>
            <wp:docPr id="102611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1846" name="Picture 1"/>
                    <pic:cNvPicPr/>
                  </pic:nvPicPr>
                  <pic:blipFill rotWithShape="1">
                    <a:blip r:embed="rId12" cstate="print">
                      <a:extLst>
                        <a:ext uri="{28A0092B-C50C-407E-A947-70E740481C1C}">
                          <a14:useLocalDpi xmlns:a14="http://schemas.microsoft.com/office/drawing/2010/main" val="0"/>
                        </a:ext>
                      </a:extLst>
                    </a:blip>
                    <a:srcRect l="5745" t="15770" r="2891" b="35777"/>
                    <a:stretch>
                      <a:fillRect/>
                    </a:stretch>
                  </pic:blipFill>
                  <pic:spPr bwMode="auto">
                    <a:xfrm>
                      <a:off x="0" y="0"/>
                      <a:ext cx="3131163" cy="1213087"/>
                    </a:xfrm>
                    <a:prstGeom prst="rect">
                      <a:avLst/>
                    </a:prstGeom>
                    <a:ln>
                      <a:noFill/>
                    </a:ln>
                    <a:extLst>
                      <a:ext uri="{53640926-AAD7-44D8-BBD7-CCE9431645EC}">
                        <a14:shadowObscured xmlns:a14="http://schemas.microsoft.com/office/drawing/2010/main"/>
                      </a:ext>
                    </a:extLst>
                  </pic:spPr>
                </pic:pic>
              </a:graphicData>
            </a:graphic>
          </wp:inline>
        </w:drawing>
      </w:r>
    </w:p>
    <w:p w14:paraId="581560FF" w14:textId="4B830323" w:rsidR="0064019B" w:rsidRPr="003E7255" w:rsidRDefault="0064019B" w:rsidP="0064019B">
      <w:pPr>
        <w:pStyle w:val="Heading2"/>
      </w:pPr>
      <w:r w:rsidRPr="003E7255">
        <w:t>Spectrogram Control</w:t>
      </w:r>
      <w:r w:rsidR="007563A8">
        <w:t xml:space="preserve"> Panel</w:t>
      </w:r>
    </w:p>
    <w:p w14:paraId="4736E8AF" w14:textId="77777777" w:rsidR="0064019B" w:rsidRPr="003E7255" w:rsidRDefault="0064019B" w:rsidP="0064019B">
      <w:r w:rsidRPr="003E7255">
        <w:t>Adjust these settings to better visualize the data:</w:t>
      </w:r>
    </w:p>
    <w:p w14:paraId="20895772" w14:textId="0802DA2F" w:rsidR="0064019B" w:rsidRPr="006202AB" w:rsidRDefault="0064019B" w:rsidP="0064019B">
      <w:pPr>
        <w:pStyle w:val="ListParagraph"/>
        <w:numPr>
          <w:ilvl w:val="0"/>
          <w:numId w:val="18"/>
        </w:numPr>
      </w:pPr>
      <w:r w:rsidRPr="006202AB">
        <w:t xml:space="preserve">Window Size (seconds): Length of analysis window (default: </w:t>
      </w:r>
      <w:r w:rsidR="001F143F">
        <w:t>1</w:t>
      </w:r>
      <w:r w:rsidRPr="006202AB">
        <w:t>s)</w:t>
      </w:r>
    </w:p>
    <w:p w14:paraId="4FEC6A09" w14:textId="66739B92" w:rsidR="0064019B" w:rsidRPr="006202AB" w:rsidRDefault="0064019B" w:rsidP="0064019B">
      <w:pPr>
        <w:pStyle w:val="ListParagraph"/>
        <w:numPr>
          <w:ilvl w:val="0"/>
          <w:numId w:val="18"/>
        </w:numPr>
      </w:pPr>
      <w:r w:rsidRPr="006202AB">
        <w:t>Window Overlap (percent of window): Overlap between windows (default: 95%)</w:t>
      </w:r>
    </w:p>
    <w:p w14:paraId="3BACA8E5" w14:textId="77777777" w:rsidR="0064019B" w:rsidRPr="006202AB" w:rsidRDefault="0064019B" w:rsidP="0064019B">
      <w:pPr>
        <w:pStyle w:val="ListParagraph"/>
        <w:numPr>
          <w:ilvl w:val="0"/>
          <w:numId w:val="18"/>
        </w:numPr>
      </w:pPr>
      <w:r w:rsidRPr="006202AB">
        <w:t>FFT Size (points): Frequency resolution (default: 2048)</w:t>
      </w:r>
    </w:p>
    <w:p w14:paraId="717CB414" w14:textId="197A807E" w:rsidR="0064019B" w:rsidRDefault="0064019B" w:rsidP="0064019B">
      <w:pPr>
        <w:pStyle w:val="ListParagraph"/>
        <w:numPr>
          <w:ilvl w:val="0"/>
          <w:numId w:val="18"/>
        </w:numPr>
      </w:pPr>
      <w:r w:rsidRPr="006202AB">
        <w:t xml:space="preserve">Dynamic Range (dB): Colour scale range (default: </w:t>
      </w:r>
      <w:r w:rsidR="001622B5">
        <w:t>3</w:t>
      </w:r>
      <w:r w:rsidRPr="006202AB">
        <w:t>0 dB)</w:t>
      </w:r>
    </w:p>
    <w:p w14:paraId="228B3EBA" w14:textId="2F511C0C" w:rsidR="006145A0" w:rsidRPr="006202AB" w:rsidRDefault="00213C5F" w:rsidP="00213C5F">
      <w:r w:rsidRPr="006145A0">
        <w:rPr>
          <w:noProof/>
        </w:rPr>
        <w:drawing>
          <wp:inline distT="0" distB="0" distL="0" distR="0" wp14:anchorId="55ADC5C2" wp14:editId="76F501E2">
            <wp:extent cx="1762208" cy="688312"/>
            <wp:effectExtent l="0" t="0" r="0" b="0"/>
            <wp:docPr id="9936267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168657" name="Picture 1" descr="A screenshot of a computer&#10;&#10;AI-generated content may be incorrect."/>
                    <pic:cNvPicPr/>
                  </pic:nvPicPr>
                  <pic:blipFill rotWithShape="1">
                    <a:blip r:embed="rId11"/>
                    <a:srcRect l="50137" t="72168" r="1511" b="1981"/>
                    <a:stretch>
                      <a:fillRect/>
                    </a:stretch>
                  </pic:blipFill>
                  <pic:spPr bwMode="auto">
                    <a:xfrm>
                      <a:off x="0" y="0"/>
                      <a:ext cx="1769176" cy="691034"/>
                    </a:xfrm>
                    <a:prstGeom prst="rect">
                      <a:avLst/>
                    </a:prstGeom>
                    <a:ln>
                      <a:noFill/>
                    </a:ln>
                    <a:extLst>
                      <a:ext uri="{53640926-AAD7-44D8-BBD7-CCE9431645EC}">
                        <a14:shadowObscured xmlns:a14="http://schemas.microsoft.com/office/drawing/2010/main"/>
                      </a:ext>
                    </a:extLst>
                  </pic:spPr>
                </pic:pic>
              </a:graphicData>
            </a:graphic>
          </wp:inline>
        </w:drawing>
      </w:r>
    </w:p>
    <w:p w14:paraId="08902255" w14:textId="5FC245F8" w:rsidR="007563A8" w:rsidRDefault="00E30887" w:rsidP="00E30887">
      <w:pPr>
        <w:pStyle w:val="Heading2"/>
      </w:pPr>
      <w:r>
        <w:t>Spectrogram Z</w:t>
      </w:r>
      <w:r w:rsidR="007563A8" w:rsidRPr="003E7255">
        <w:t>oom Controls</w:t>
      </w:r>
    </w:p>
    <w:p w14:paraId="760E7E03" w14:textId="61FFD043" w:rsidR="00213C5F" w:rsidRPr="003E7255" w:rsidRDefault="00E30887" w:rsidP="00E30887">
      <w:r>
        <w:t xml:space="preserve">Zoom on the time and frequency axes of the spectrogram display are controlled via the </w:t>
      </w:r>
      <w:r w:rsidRPr="003E7255">
        <w:t>slider handles</w:t>
      </w:r>
      <w:r>
        <w:t>. Sliding the max and min sliders will adjust zoom and the visible range.</w:t>
      </w:r>
      <w:r w:rsidR="00CD4013">
        <w:t xml:space="preserve"> </w:t>
      </w:r>
      <w:r w:rsidR="00375A98">
        <w:t xml:space="preserve">The range of </w:t>
      </w:r>
      <w:r w:rsidR="00A73BEF">
        <w:t>colours</w:t>
      </w:r>
      <w:r w:rsidR="00375A98">
        <w:t xml:space="preserve"> in the spectrogram automatically adjust based on the frequency axis zoom. When you zoom in on a specific frequency range using the vertical slider, the colour scale recalculates to use only the spectrogram data within the frequency range being displayed. This means the brightest </w:t>
      </w:r>
      <w:r w:rsidR="00A73BEF">
        <w:t>colours</w:t>
      </w:r>
      <w:r w:rsidR="00375A98">
        <w:t xml:space="preserve"> (yellow) will always represent the highest power levels </w:t>
      </w:r>
      <w:r w:rsidR="00375A98">
        <w:rPr>
          <w:i/>
          <w:iCs/>
        </w:rPr>
        <w:t>currently visible</w:t>
      </w:r>
      <w:r w:rsidR="00375A98">
        <w:t xml:space="preserve"> on the display. </w:t>
      </w:r>
      <w:r w:rsidR="006202AB">
        <w:t xml:space="preserve">This ensures that the dynamic range control is correctly applied, displaying the relevant region of the spectrogram with maximum contrast. Without this automatic colour scaling, subtle shapes in the spectrogram are easily washed out by higher-power regions outside the </w:t>
      </w:r>
      <w:r w:rsidR="006202AB">
        <w:lastRenderedPageBreak/>
        <w:t>frequency range we are interested in.</w:t>
      </w:r>
      <w:r w:rsidR="001D250F">
        <w:rPr>
          <w:noProof/>
        </w:rPr>
        <mc:AlternateContent>
          <mc:Choice Requires="wpg">
            <w:drawing>
              <wp:anchor distT="0" distB="0" distL="114300" distR="114300" simplePos="0" relativeHeight="251661312" behindDoc="0" locked="0" layoutInCell="1" allowOverlap="1" wp14:anchorId="6BE480B1" wp14:editId="621081AF">
                <wp:simplePos x="0" y="0"/>
                <wp:positionH relativeFrom="column">
                  <wp:posOffset>39370</wp:posOffset>
                </wp:positionH>
                <wp:positionV relativeFrom="paragraph">
                  <wp:posOffset>259715</wp:posOffset>
                </wp:positionV>
                <wp:extent cx="3609769" cy="1380919"/>
                <wp:effectExtent l="0" t="0" r="10160" b="10160"/>
                <wp:wrapNone/>
                <wp:docPr id="1530571317" name="Group 4"/>
                <wp:cNvGraphicFramePr/>
                <a:graphic xmlns:a="http://schemas.openxmlformats.org/drawingml/2006/main">
                  <a:graphicData uri="http://schemas.microsoft.com/office/word/2010/wordprocessingGroup">
                    <wpg:wgp>
                      <wpg:cNvGrpSpPr/>
                      <wpg:grpSpPr>
                        <a:xfrm>
                          <a:off x="0" y="0"/>
                          <a:ext cx="3609769" cy="1380919"/>
                          <a:chOff x="0" y="0"/>
                          <a:chExt cx="3609769" cy="1380919"/>
                        </a:xfrm>
                      </wpg:grpSpPr>
                      <wps:wsp>
                        <wps:cNvPr id="883178707" name="Rectangle 1"/>
                        <wps:cNvSpPr/>
                        <wps:spPr>
                          <a:xfrm>
                            <a:off x="0" y="0"/>
                            <a:ext cx="292623" cy="1155560"/>
                          </a:xfrm>
                          <a:prstGeom prst="rect">
                            <a:avLst/>
                          </a:prstGeom>
                          <a:noFill/>
                          <a:ln>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3600723" name="Rectangle 1"/>
                        <wps:cNvSpPr/>
                        <wps:spPr>
                          <a:xfrm rot="5400000">
                            <a:off x="1816100" y="-412750"/>
                            <a:ext cx="269418" cy="3317920"/>
                          </a:xfrm>
                          <a:prstGeom prst="rect">
                            <a:avLst/>
                          </a:prstGeom>
                          <a:noFill/>
                          <a:ln>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EB770C6" id="Group 4" o:spid="_x0000_s1026" style="position:absolute;margin-left:3.1pt;margin-top:20.45pt;width:284.25pt;height:108.75pt;z-index:251661312" coordsize="36097,138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">
                <v:rect id="Rectangle 1" o:spid="_x0000_s1027" style="position:absolute;width:2926;height:115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" filled="f" strokecolor="red" strokeweight="1pt">
                  <v:stroke dashstyle="1 1"/>
                </v:rect>
                <v:rect id="Rectangle 1" o:spid="_x0000_s1028" style="position:absolute;left:18161;top:-4128;width:2694;height:331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" filled="f" strokecolor="red" strokeweight="1pt">
                  <v:stroke dashstyle="1 1"/>
                </v:rect>
              </v:group>
            </w:pict>
          </mc:Fallback>
        </mc:AlternateContent>
      </w:r>
      <w:r w:rsidR="00213C5F" w:rsidRPr="006145A0">
        <w:rPr>
          <w:noProof/>
        </w:rPr>
        <w:drawing>
          <wp:inline distT="0" distB="0" distL="0" distR="0" wp14:anchorId="53F269E3" wp14:editId="25D02225">
            <wp:extent cx="3649055" cy="1506876"/>
            <wp:effectExtent l="0" t="0" r="8890" b="0"/>
            <wp:docPr id="17535656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168657" name="Picture 1" descr="A screenshot of a computer&#10;&#10;AI-generated content may be incorrect."/>
                    <pic:cNvPicPr/>
                  </pic:nvPicPr>
                  <pic:blipFill rotWithShape="1">
                    <a:blip r:embed="rId11"/>
                    <a:srcRect t="15077" b="28398"/>
                    <a:stretch>
                      <a:fillRect/>
                    </a:stretch>
                  </pic:blipFill>
                  <pic:spPr bwMode="auto">
                    <a:xfrm>
                      <a:off x="0" y="0"/>
                      <a:ext cx="3658967" cy="1510969"/>
                    </a:xfrm>
                    <a:prstGeom prst="rect">
                      <a:avLst/>
                    </a:prstGeom>
                    <a:ln>
                      <a:noFill/>
                    </a:ln>
                    <a:extLst>
                      <a:ext uri="{53640926-AAD7-44D8-BBD7-CCE9431645EC}">
                        <a14:shadowObscured xmlns:a14="http://schemas.microsoft.com/office/drawing/2010/main"/>
                      </a:ext>
                    </a:extLst>
                  </pic:spPr>
                </pic:pic>
              </a:graphicData>
            </a:graphic>
          </wp:inline>
        </w:drawing>
      </w:r>
    </w:p>
    <w:p w14:paraId="6D038AE7" w14:textId="77777777" w:rsidR="003E7255" w:rsidRPr="003E7255" w:rsidRDefault="003E7255" w:rsidP="003E7255">
      <w:pPr>
        <w:pStyle w:val="Heading1"/>
      </w:pPr>
      <w:r w:rsidRPr="003E7255">
        <w:t>Getting Started</w:t>
      </w:r>
    </w:p>
    <w:p w14:paraId="1FC2B17D" w14:textId="133E5086" w:rsidR="00A164DA" w:rsidRPr="00A164DA" w:rsidRDefault="003E7255" w:rsidP="00A164DA">
      <w:pPr>
        <w:pStyle w:val="Heading2"/>
      </w:pPr>
      <w:r w:rsidRPr="00A164DA">
        <w:t>Launch</w:t>
      </w:r>
      <w:r w:rsidR="00A164DA">
        <w:t>ing</w:t>
      </w:r>
      <w:r w:rsidRPr="00A164DA">
        <w:t xml:space="preserve"> the Application</w:t>
      </w:r>
    </w:p>
    <w:p w14:paraId="16FF8A86" w14:textId="77777777" w:rsidR="00A164DA" w:rsidRPr="00A164DA" w:rsidRDefault="003E7255" w:rsidP="00A164DA">
      <w:pPr>
        <w:pStyle w:val="ListParagraph"/>
        <w:numPr>
          <w:ilvl w:val="1"/>
          <w:numId w:val="16"/>
        </w:numPr>
        <w:rPr>
          <w:b/>
          <w:bCs/>
        </w:rPr>
      </w:pPr>
      <w:r w:rsidRPr="003E7255">
        <w:t>Run Adjudicator</w:t>
      </w:r>
      <w:r>
        <w:t>.exe</w:t>
      </w:r>
    </w:p>
    <w:p w14:paraId="0A5B0255" w14:textId="1473803A" w:rsidR="003E7255" w:rsidRPr="00A164DA" w:rsidRDefault="003E7255" w:rsidP="00A164DA">
      <w:pPr>
        <w:pStyle w:val="ListParagraph"/>
        <w:numPr>
          <w:ilvl w:val="1"/>
          <w:numId w:val="16"/>
        </w:numPr>
        <w:rPr>
          <w:b/>
          <w:bCs/>
        </w:rPr>
      </w:pPr>
      <w:r w:rsidRPr="003E7255">
        <w:t>The app will</w:t>
      </w:r>
      <w:r w:rsidR="00A164DA">
        <w:t xml:space="preserve"> open a file selection dialogue box, asking you to load the disagreements file. This will have a file name like “</w:t>
      </w:r>
      <w:r w:rsidR="00A164DA" w:rsidRPr="00A164DA">
        <w:t>detector_vs_GT_disagreements_30-May-2025_07-38-49.mat</w:t>
      </w:r>
      <w:r w:rsidR="00A164DA">
        <w:t xml:space="preserve">”. </w:t>
      </w:r>
    </w:p>
    <w:p w14:paraId="088D52D0" w14:textId="77777777" w:rsidR="00A164DA" w:rsidRPr="00A164DA" w:rsidRDefault="00A164DA" w:rsidP="003E7255">
      <w:pPr>
        <w:pStyle w:val="ListParagraph"/>
        <w:numPr>
          <w:ilvl w:val="1"/>
          <w:numId w:val="16"/>
        </w:numPr>
        <w:rPr>
          <w:b/>
          <w:bCs/>
        </w:rPr>
      </w:pPr>
      <w:r w:rsidRPr="003E7255">
        <w:t>The app will</w:t>
      </w:r>
      <w:r>
        <w:t xml:space="preserve"> open a folder selection dialogue box, asking you to show it the folder where the test audio is. This folder will have a name like “</w:t>
      </w:r>
      <w:proofErr w:type="spellStart"/>
      <w:r w:rsidRPr="00A164DA">
        <w:t>TestSubset</w:t>
      </w:r>
      <w:proofErr w:type="spellEnd"/>
      <w:r>
        <w:t>”.</w:t>
      </w:r>
    </w:p>
    <w:p w14:paraId="45D06443" w14:textId="3192D323" w:rsidR="006202AB" w:rsidRPr="003E7255" w:rsidRDefault="006202AB" w:rsidP="006202AB">
      <w:pPr>
        <w:pStyle w:val="Heading2"/>
      </w:pPr>
      <w:r>
        <w:t>Set up the Spectrogram</w:t>
      </w:r>
    </w:p>
    <w:p w14:paraId="6C995852" w14:textId="743D4BDC" w:rsidR="006202AB" w:rsidRDefault="006202AB" w:rsidP="006202AB">
      <w:r>
        <w:t xml:space="preserve">Once the first spectrogram displays, set up the spectrogram display. The default spectrogram window size, overlap and FFT length should be appropriate for most baleen whale songs. You will likely play with the dynamic range setting to better visualise detections with varying SNRs. Zoom the frequency range in to show the bandwidth of interest, something a little wider than the range occupied by the target call. For example, for an Antarctic Blue Z call, which contains energy in the 30 - </w:t>
      </w:r>
      <w:r w:rsidR="00A73BEF">
        <w:t>15 Hz</w:t>
      </w:r>
      <w:r>
        <w:t xml:space="preserve"> range, recommended frequency zoom settings are 5 to 50. Setting the range a little wider than the call’s actual bandwidth allows easier discrimination between chorus and broadband noise. </w:t>
      </w:r>
      <w:r w:rsidR="00A73BEF">
        <w:t>Note that the zoom settings are persistent within a session, but will reset when you close and re-launch the app.</w:t>
      </w:r>
    </w:p>
    <w:p w14:paraId="029E164E" w14:textId="77777777" w:rsidR="00A73BEF" w:rsidRDefault="00A73BEF">
      <w:pPr>
        <w:rPr>
          <w:rFonts w:asciiTheme="majorHAnsi" w:eastAsiaTheme="majorEastAsia" w:hAnsiTheme="majorHAnsi" w:cstheme="majorBidi"/>
          <w:color w:val="0F4761" w:themeColor="accent1" w:themeShade="BF"/>
          <w:sz w:val="32"/>
          <w:szCs w:val="32"/>
        </w:rPr>
      </w:pPr>
      <w:r>
        <w:br w:type="page"/>
      </w:r>
    </w:p>
    <w:p w14:paraId="36B1779E" w14:textId="77777777" w:rsidR="00296298" w:rsidRPr="003E7255" w:rsidRDefault="00296298" w:rsidP="00296298">
      <w:pPr>
        <w:pStyle w:val="Heading2"/>
      </w:pPr>
      <w:r w:rsidRPr="003E7255">
        <w:lastRenderedPageBreak/>
        <w:t>Data Management</w:t>
      </w:r>
    </w:p>
    <w:p w14:paraId="5146A71D" w14:textId="77777777" w:rsidR="00296298" w:rsidRPr="003E7255" w:rsidRDefault="00296298" w:rsidP="00296298">
      <w:pPr>
        <w:pStyle w:val="ListParagraph"/>
        <w:numPr>
          <w:ilvl w:val="0"/>
          <w:numId w:val="21"/>
        </w:numPr>
      </w:pPr>
      <w:r w:rsidRPr="003E7255">
        <w:t xml:space="preserve">Save progress regularly using </w:t>
      </w:r>
      <w:r w:rsidRPr="00B00A3F">
        <w:rPr>
          <w:b/>
          <w:bCs/>
        </w:rPr>
        <w:t>"Save Progress &amp; Exit"</w:t>
      </w:r>
    </w:p>
    <w:p w14:paraId="1E85EA1D" w14:textId="77777777" w:rsidR="00296298" w:rsidRPr="003E7255" w:rsidRDefault="00296298" w:rsidP="00296298">
      <w:pPr>
        <w:pStyle w:val="ListParagraph"/>
        <w:numPr>
          <w:ilvl w:val="0"/>
          <w:numId w:val="21"/>
        </w:numPr>
      </w:pPr>
      <w:r w:rsidRPr="003E7255">
        <w:t>The app automatically tracks your position and resumes where you left off</w:t>
      </w:r>
    </w:p>
    <w:p w14:paraId="12732791" w14:textId="77777777" w:rsidR="00296298" w:rsidRDefault="00296298" w:rsidP="00296298">
      <w:pPr>
        <w:pStyle w:val="ListParagraph"/>
        <w:numPr>
          <w:ilvl w:val="0"/>
          <w:numId w:val="21"/>
        </w:numPr>
      </w:pPr>
      <w:r w:rsidRPr="003E7255">
        <w:t xml:space="preserve">All decisions are saved to the original </w:t>
      </w:r>
      <w:r>
        <w:t xml:space="preserve">“disagreements” </w:t>
      </w:r>
      <w:r w:rsidRPr="003E7255">
        <w:t>data file</w:t>
      </w:r>
    </w:p>
    <w:p w14:paraId="0133AE47" w14:textId="557481E0" w:rsidR="00296298" w:rsidRDefault="00296298" w:rsidP="0064019B">
      <w:pPr>
        <w:pStyle w:val="ListParagraph"/>
        <w:numPr>
          <w:ilvl w:val="0"/>
          <w:numId w:val="21"/>
        </w:numPr>
      </w:pPr>
      <w:r>
        <w:t>Upon completion of the adjudication, please return this “disagreements” file.</w:t>
      </w:r>
    </w:p>
    <w:p w14:paraId="39CC54AE" w14:textId="77777777" w:rsidR="00296298" w:rsidRPr="00296298" w:rsidRDefault="00296298" w:rsidP="00CD4013">
      <w:pPr>
        <w:pStyle w:val="ListParagraph"/>
      </w:pPr>
    </w:p>
    <w:p w14:paraId="64137EC8" w14:textId="419EB933" w:rsidR="003E7255" w:rsidRPr="003E7255" w:rsidRDefault="003E7255" w:rsidP="0064019B">
      <w:pPr>
        <w:pStyle w:val="Heading2"/>
      </w:pPr>
      <w:r w:rsidRPr="003E7255">
        <w:t>Making Decisions</w:t>
      </w:r>
    </w:p>
    <w:p w14:paraId="5AF3A17C" w14:textId="7F429D4B" w:rsidR="003E7255" w:rsidRDefault="00A73BEF" w:rsidP="003E7255">
      <w:r>
        <w:t>Inspect the spectrogram, experimenting with dynamic range to reveal low SNR calls. Remember that the call could be anywhere in the time region displayed. Refer to the “</w:t>
      </w:r>
      <w:r w:rsidRPr="00A73BEF">
        <w:t>Adjudication Reference</w:t>
      </w:r>
      <w:r>
        <w:t xml:space="preserve">” file, which contains spectrograms that illustrate the call of interest. </w:t>
      </w:r>
      <w:r w:rsidR="003E7255" w:rsidRPr="003E7255">
        <w:t>Choose the option that best describes what you observe in the spectrogram:</w:t>
      </w:r>
    </w:p>
    <w:tbl>
      <w:tblPr>
        <w:tblStyle w:val="GridTable1Light"/>
        <w:tblW w:w="0" w:type="auto"/>
        <w:tblLook w:val="04A0" w:firstRow="1" w:lastRow="0" w:firstColumn="1" w:lastColumn="0" w:noHBand="0" w:noVBand="1"/>
      </w:tblPr>
      <w:tblGrid>
        <w:gridCol w:w="3539"/>
        <w:gridCol w:w="5477"/>
      </w:tblGrid>
      <w:tr w:rsidR="00A73BEF" w14:paraId="4838A467" w14:textId="77777777" w:rsidTr="00B00A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20A3F57" w14:textId="02D8E1F5" w:rsidR="00A73BEF" w:rsidRPr="00B00A3F" w:rsidRDefault="00A73BEF" w:rsidP="003E7255">
            <w:r w:rsidRPr="00B00A3F">
              <w:t>Decision Button</w:t>
            </w:r>
          </w:p>
        </w:tc>
        <w:tc>
          <w:tcPr>
            <w:tcW w:w="5477" w:type="dxa"/>
          </w:tcPr>
          <w:p w14:paraId="6E2CD01C" w14:textId="5FD0352B" w:rsidR="00A73BEF" w:rsidRPr="00B00A3F" w:rsidRDefault="00A73BEF" w:rsidP="003E7255">
            <w:pPr>
              <w:cnfStyle w:val="100000000000" w:firstRow="1" w:lastRow="0" w:firstColumn="0" w:lastColumn="0" w:oddVBand="0" w:evenVBand="0" w:oddHBand="0" w:evenHBand="0" w:firstRowFirstColumn="0" w:firstRowLastColumn="0" w:lastRowFirstColumn="0" w:lastRowLastColumn="0"/>
            </w:pPr>
            <w:r w:rsidRPr="00B00A3F">
              <w:t>When To Use:</w:t>
            </w:r>
          </w:p>
        </w:tc>
      </w:tr>
      <w:tr w:rsidR="00A73BEF" w14:paraId="134D2043" w14:textId="77777777" w:rsidTr="00B00A3F">
        <w:tc>
          <w:tcPr>
            <w:cnfStyle w:val="001000000000" w:firstRow="0" w:lastRow="0" w:firstColumn="1" w:lastColumn="0" w:oddVBand="0" w:evenVBand="0" w:oddHBand="0" w:evenHBand="0" w:firstRowFirstColumn="0" w:firstRowLastColumn="0" w:lastRowFirstColumn="0" w:lastRowLastColumn="0"/>
            <w:tcW w:w="3539" w:type="dxa"/>
          </w:tcPr>
          <w:p w14:paraId="4007E25A" w14:textId="4FE5229A" w:rsidR="00A73BEF" w:rsidRPr="00B00A3F" w:rsidRDefault="00A73BEF" w:rsidP="00B00A3F">
            <w:pPr>
              <w:rPr>
                <w:b w:val="0"/>
                <w:bCs w:val="0"/>
              </w:rPr>
            </w:pPr>
            <w:r w:rsidRPr="00B00A3F">
              <w:rPr>
                <w:b w:val="0"/>
                <w:bCs w:val="0"/>
              </w:rPr>
              <w:t>Discrete Call(s) Present</w:t>
            </w:r>
          </w:p>
        </w:tc>
        <w:tc>
          <w:tcPr>
            <w:tcW w:w="5477" w:type="dxa"/>
          </w:tcPr>
          <w:p w14:paraId="098375DC" w14:textId="2EBBA754" w:rsidR="00A73BEF" w:rsidRPr="00B00A3F" w:rsidRDefault="00B00A3F" w:rsidP="00B00A3F">
            <w:pPr>
              <w:cnfStyle w:val="000000000000" w:firstRow="0" w:lastRow="0" w:firstColumn="0" w:lastColumn="0" w:oddVBand="0" w:evenVBand="0" w:oddHBand="0" w:evenHBand="0" w:firstRowFirstColumn="0" w:firstRowLastColumn="0" w:lastRowFirstColumn="0" w:lastRowLastColumn="0"/>
            </w:pPr>
            <w:r w:rsidRPr="00B00A3F">
              <w:t>I</w:t>
            </w:r>
            <w:r w:rsidR="00A73BEF" w:rsidRPr="00B00A3F">
              <w:t>ndividual whale calls (or parts thereof) are visible.</w:t>
            </w:r>
          </w:p>
        </w:tc>
      </w:tr>
      <w:tr w:rsidR="00A73BEF" w14:paraId="4B2608BE" w14:textId="77777777" w:rsidTr="00B00A3F">
        <w:tc>
          <w:tcPr>
            <w:cnfStyle w:val="001000000000" w:firstRow="0" w:lastRow="0" w:firstColumn="1" w:lastColumn="0" w:oddVBand="0" w:evenVBand="0" w:oddHBand="0" w:evenHBand="0" w:firstRowFirstColumn="0" w:firstRowLastColumn="0" w:lastRowFirstColumn="0" w:lastRowLastColumn="0"/>
            <w:tcW w:w="3539" w:type="dxa"/>
          </w:tcPr>
          <w:p w14:paraId="10DB6BAE" w14:textId="3F19CF9E" w:rsidR="00A73BEF" w:rsidRPr="00B00A3F" w:rsidRDefault="00A73BEF" w:rsidP="00B00A3F">
            <w:pPr>
              <w:rPr>
                <w:b w:val="0"/>
                <w:bCs w:val="0"/>
              </w:rPr>
            </w:pPr>
            <w:r w:rsidRPr="00B00A3F">
              <w:rPr>
                <w:b w:val="0"/>
                <w:bCs w:val="0"/>
              </w:rPr>
              <w:t>Chorus Present</w:t>
            </w:r>
          </w:p>
        </w:tc>
        <w:tc>
          <w:tcPr>
            <w:tcW w:w="5477" w:type="dxa"/>
          </w:tcPr>
          <w:p w14:paraId="4CBEB4AC" w14:textId="2659ABCE" w:rsidR="00A73BEF" w:rsidRPr="00B00A3F" w:rsidRDefault="00A73BEF" w:rsidP="00B00A3F">
            <w:pPr>
              <w:cnfStyle w:val="000000000000" w:firstRow="0" w:lastRow="0" w:firstColumn="0" w:lastColumn="0" w:oddVBand="0" w:evenVBand="0" w:oddHBand="0" w:evenHBand="0" w:firstRowFirstColumn="0" w:firstRowLastColumn="0" w:lastRowFirstColumn="0" w:lastRowLastColumn="0"/>
            </w:pPr>
            <w:r w:rsidRPr="00B00A3F">
              <w:t xml:space="preserve">Multiple, overlapping calls/reverberation/multipath reflections creating an indistinct horizontal band of energy that has the same frequency bandwidth as the call of interest. </w:t>
            </w:r>
            <w:r w:rsidR="001F143F">
              <w:t>May r</w:t>
            </w:r>
            <w:r w:rsidRPr="00B00A3F">
              <w:t xml:space="preserve">esembles </w:t>
            </w:r>
            <w:r w:rsidR="001F143F">
              <w:t>narrow band</w:t>
            </w:r>
            <w:r w:rsidRPr="00B00A3F">
              <w:t xml:space="preserve"> noise</w:t>
            </w:r>
            <w:r w:rsidR="001F143F">
              <w:t>, or a continuous tone at the same frequency as the song of interest</w:t>
            </w:r>
            <w:r w:rsidRPr="00B00A3F">
              <w:t>.</w:t>
            </w:r>
          </w:p>
        </w:tc>
      </w:tr>
      <w:tr w:rsidR="00A73BEF" w14:paraId="384BA52F" w14:textId="77777777" w:rsidTr="00B00A3F">
        <w:tc>
          <w:tcPr>
            <w:cnfStyle w:val="001000000000" w:firstRow="0" w:lastRow="0" w:firstColumn="1" w:lastColumn="0" w:oddVBand="0" w:evenVBand="0" w:oddHBand="0" w:evenHBand="0" w:firstRowFirstColumn="0" w:firstRowLastColumn="0" w:lastRowFirstColumn="0" w:lastRowLastColumn="0"/>
            <w:tcW w:w="3539" w:type="dxa"/>
          </w:tcPr>
          <w:p w14:paraId="0D2A4E33" w14:textId="1C663787" w:rsidR="00A73BEF" w:rsidRPr="00B00A3F" w:rsidRDefault="00A73BEF" w:rsidP="00B00A3F">
            <w:pPr>
              <w:rPr>
                <w:b w:val="0"/>
                <w:bCs w:val="0"/>
              </w:rPr>
            </w:pPr>
            <w:r w:rsidRPr="00B00A3F">
              <w:rPr>
                <w:b w:val="0"/>
                <w:bCs w:val="0"/>
              </w:rPr>
              <w:t>Discrete Call(s) &amp; Chorus Present</w:t>
            </w:r>
          </w:p>
        </w:tc>
        <w:tc>
          <w:tcPr>
            <w:tcW w:w="5477" w:type="dxa"/>
          </w:tcPr>
          <w:p w14:paraId="2B06A098" w14:textId="1E4E3E50" w:rsidR="00A73BEF" w:rsidRPr="00B00A3F" w:rsidRDefault="00A73BEF" w:rsidP="00B00A3F">
            <w:pPr>
              <w:cnfStyle w:val="000000000000" w:firstRow="0" w:lastRow="0" w:firstColumn="0" w:lastColumn="0" w:oddVBand="0" w:evenVBand="0" w:oddHBand="0" w:evenHBand="0" w:firstRowFirstColumn="0" w:firstRowLastColumn="0" w:lastRowFirstColumn="0" w:lastRowLastColumn="0"/>
            </w:pPr>
            <w:r w:rsidRPr="00B00A3F">
              <w:t>Both discrete calls (or parts of calls) AND chorus are visible.</w:t>
            </w:r>
          </w:p>
        </w:tc>
      </w:tr>
      <w:tr w:rsidR="00A73BEF" w14:paraId="26F42D77" w14:textId="77777777" w:rsidTr="00B00A3F">
        <w:tc>
          <w:tcPr>
            <w:cnfStyle w:val="001000000000" w:firstRow="0" w:lastRow="0" w:firstColumn="1" w:lastColumn="0" w:oddVBand="0" w:evenVBand="0" w:oddHBand="0" w:evenHBand="0" w:firstRowFirstColumn="0" w:firstRowLastColumn="0" w:lastRowFirstColumn="0" w:lastRowLastColumn="0"/>
            <w:tcW w:w="3539" w:type="dxa"/>
          </w:tcPr>
          <w:p w14:paraId="490CDE3B" w14:textId="09EE96D0" w:rsidR="00A73BEF" w:rsidRPr="00B00A3F" w:rsidRDefault="00A73BEF" w:rsidP="00B00A3F">
            <w:pPr>
              <w:rPr>
                <w:b w:val="0"/>
                <w:bCs w:val="0"/>
              </w:rPr>
            </w:pPr>
            <w:r w:rsidRPr="00B00A3F">
              <w:rPr>
                <w:b w:val="0"/>
                <w:bCs w:val="0"/>
              </w:rPr>
              <w:t>Calls &amp; Chorus Absent</w:t>
            </w:r>
          </w:p>
        </w:tc>
        <w:tc>
          <w:tcPr>
            <w:tcW w:w="5477" w:type="dxa"/>
          </w:tcPr>
          <w:p w14:paraId="0DB65554" w14:textId="6F4F2F87" w:rsidR="00A73BEF" w:rsidRPr="00B00A3F" w:rsidRDefault="00A73BEF" w:rsidP="00B00A3F">
            <w:pPr>
              <w:cnfStyle w:val="000000000000" w:firstRow="0" w:lastRow="0" w:firstColumn="0" w:lastColumn="0" w:oddVBand="0" w:evenVBand="0" w:oddHBand="0" w:evenHBand="0" w:firstRowFirstColumn="0" w:firstRowLastColumn="0" w:lastRowFirstColumn="0" w:lastRowLastColumn="0"/>
            </w:pPr>
            <w:r w:rsidRPr="00B00A3F">
              <w:t xml:space="preserve">No features resembling discrete </w:t>
            </w:r>
            <w:r w:rsidR="00B00A3F" w:rsidRPr="00B00A3F">
              <w:t>calls, parts of calls, or chorus are visible. The spectrogram shows only noise, other extraneous (non-target) sounds, or silence.</w:t>
            </w:r>
          </w:p>
        </w:tc>
      </w:tr>
    </w:tbl>
    <w:p w14:paraId="570869AF" w14:textId="77777777" w:rsidR="001F143F" w:rsidRDefault="001F143F" w:rsidP="00B00A3F"/>
    <w:p w14:paraId="1DFB13F1" w14:textId="3BC5344D" w:rsidR="00AC54A8" w:rsidRDefault="00AC54A8" w:rsidP="00B00A3F">
      <w:r>
        <w:t xml:space="preserve">When attempting to identify whether spectrograms contain chorus, remember that the frequencies of baleen whale songs are shifting downwards over a decadal time scale. For a table of frequencies in different years, see the </w:t>
      </w:r>
      <w:r>
        <w:fldChar w:fldCharType="begin"/>
      </w:r>
      <w:r>
        <w:instrText xml:space="preserve"> REF _Ref201143248 \h </w:instrText>
      </w:r>
      <w:r>
        <w:fldChar w:fldCharType="separate"/>
      </w:r>
      <w:r>
        <w:t>Frequency Shift</w:t>
      </w:r>
      <w:r>
        <w:fldChar w:fldCharType="end"/>
      </w:r>
      <w:r>
        <w:t xml:space="preserve"> section below.</w:t>
      </w:r>
    </w:p>
    <w:p w14:paraId="5455574F" w14:textId="5BCE7148" w:rsidR="00B00A3F" w:rsidRDefault="00B00A3F" w:rsidP="00B00A3F">
      <w:r>
        <w:t xml:space="preserve">Remember to use </w:t>
      </w:r>
      <w:r w:rsidRPr="003E7255">
        <w:t xml:space="preserve">the </w:t>
      </w:r>
      <w:r w:rsidRPr="003E7255">
        <w:rPr>
          <w:b/>
          <w:bCs/>
        </w:rPr>
        <w:t>"Review Previous Decision"</w:t>
      </w:r>
      <w:r w:rsidRPr="003E7255">
        <w:t xml:space="preserve"> button if you </w:t>
      </w:r>
      <w:r>
        <w:t>think</w:t>
      </w:r>
      <w:r w:rsidRPr="003E7255">
        <w:t xml:space="preserve"> you </w:t>
      </w:r>
      <w:r>
        <w:t xml:space="preserve">have </w:t>
      </w:r>
      <w:r w:rsidRPr="003E7255">
        <w:t>made an error</w:t>
      </w:r>
      <w:r>
        <w:t>.</w:t>
      </w:r>
    </w:p>
    <w:p w14:paraId="35538908" w14:textId="77777777" w:rsidR="00C7684E" w:rsidRDefault="00C7684E">
      <w:pPr>
        <w:rPr>
          <w:rFonts w:asciiTheme="majorHAnsi" w:eastAsiaTheme="majorEastAsia" w:hAnsiTheme="majorHAnsi" w:cstheme="majorBidi"/>
          <w:color w:val="0F4761" w:themeColor="accent1" w:themeShade="BF"/>
          <w:sz w:val="32"/>
          <w:szCs w:val="32"/>
        </w:rPr>
      </w:pPr>
      <w:r>
        <w:br w:type="page"/>
      </w:r>
    </w:p>
    <w:p w14:paraId="6E86CBD4" w14:textId="26E61CB7" w:rsidR="0043152F" w:rsidRDefault="0043152F" w:rsidP="00C7684E">
      <w:pPr>
        <w:pStyle w:val="Heading2"/>
      </w:pPr>
      <w:r>
        <w:lastRenderedPageBreak/>
        <w:t>Dynamic Range</w:t>
      </w:r>
    </w:p>
    <w:p w14:paraId="3745D9F4" w14:textId="77777777" w:rsidR="0043152F" w:rsidRDefault="0043152F" w:rsidP="0043152F">
      <w:r>
        <w:t xml:space="preserve">The dynamic range setting is useful to suppress noise or make low power sounds in the spectrogram stand out with more contrast. Due to the automatic scaling of colour limits in the spectrograms however, the dynamic range setting that is best for one task may not be the best for another. Below is an example. </w:t>
      </w:r>
    </w:p>
    <w:p w14:paraId="3F01E3D4" w14:textId="29C43FD6" w:rsidR="0043152F" w:rsidRPr="0043152F" w:rsidRDefault="0043152F" w:rsidP="0043152F">
      <w:r>
        <w:t>This spectrogram has a high-power region at the low frequencies, around the 50 second mark. The dynamic range setting is 20dB, too small to accommodate the full range of magnitude values. As a result, most of the spectrogram is compressed to a value of zero and appears artificially as silence.</w:t>
      </w:r>
    </w:p>
    <w:p w14:paraId="3FEA59D7" w14:textId="670A1ABA" w:rsidR="0043152F" w:rsidRDefault="0043152F" w:rsidP="0043152F">
      <w:r w:rsidRPr="0043152F">
        <w:rPr>
          <w:noProof/>
        </w:rPr>
        <w:drawing>
          <wp:inline distT="0" distB="0" distL="0" distR="0" wp14:anchorId="68A90F91" wp14:editId="2D27B2FB">
            <wp:extent cx="5731510" cy="1555750"/>
            <wp:effectExtent l="0" t="0" r="2540" b="6350"/>
            <wp:docPr id="134744407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44077" name="Picture 1" descr="A screenshot of a computer&#10;&#10;AI-generated content may be incorrect."/>
                    <pic:cNvPicPr/>
                  </pic:nvPicPr>
                  <pic:blipFill rotWithShape="1">
                    <a:blip r:embed="rId13"/>
                    <a:srcRect t="15667" b="33828"/>
                    <a:stretch>
                      <a:fillRect/>
                    </a:stretch>
                  </pic:blipFill>
                  <pic:spPr bwMode="auto">
                    <a:xfrm>
                      <a:off x="0" y="0"/>
                      <a:ext cx="5731510" cy="1555750"/>
                    </a:xfrm>
                    <a:prstGeom prst="rect">
                      <a:avLst/>
                    </a:prstGeom>
                    <a:ln>
                      <a:noFill/>
                    </a:ln>
                    <a:extLst>
                      <a:ext uri="{53640926-AAD7-44D8-BBD7-CCE9431645EC}">
                        <a14:shadowObscured xmlns:a14="http://schemas.microsoft.com/office/drawing/2010/main"/>
                      </a:ext>
                    </a:extLst>
                  </pic:spPr>
                </pic:pic>
              </a:graphicData>
            </a:graphic>
          </wp:inline>
        </w:drawing>
      </w:r>
    </w:p>
    <w:p w14:paraId="6ABA9A06" w14:textId="57A79118" w:rsidR="0043152F" w:rsidRDefault="0043152F" w:rsidP="0043152F">
      <w:r>
        <w:t>Increasing the dynamic range to 40 dB reveals low magnitude details that were hidden. This brings up the noise floor, but also makes the very low SNR song at the very start of the spectrogram easier to spot:</w:t>
      </w:r>
    </w:p>
    <w:p w14:paraId="454C1E7D" w14:textId="1345DC7E" w:rsidR="0043152F" w:rsidRPr="0043152F" w:rsidRDefault="0043152F" w:rsidP="0043152F">
      <w:r>
        <w:rPr>
          <w:noProof/>
        </w:rPr>
        <mc:AlternateContent>
          <mc:Choice Requires="wpi">
            <w:drawing>
              <wp:anchor distT="0" distB="0" distL="114300" distR="114300" simplePos="0" relativeHeight="251665408" behindDoc="0" locked="0" layoutInCell="1" allowOverlap="1" wp14:anchorId="7A288990" wp14:editId="3D6A6E2F">
                <wp:simplePos x="0" y="0"/>
                <wp:positionH relativeFrom="column">
                  <wp:posOffset>150560</wp:posOffset>
                </wp:positionH>
                <wp:positionV relativeFrom="paragraph">
                  <wp:posOffset>456005</wp:posOffset>
                </wp:positionV>
                <wp:extent cx="1649160" cy="509760"/>
                <wp:effectExtent l="57150" t="57150" r="46355" b="43180"/>
                <wp:wrapNone/>
                <wp:docPr id="641797420" name="Ink 3"/>
                <wp:cNvGraphicFramePr/>
                <a:graphic xmlns:a="http://schemas.openxmlformats.org/drawingml/2006/main">
                  <a:graphicData uri="http://schemas.microsoft.com/office/word/2010/wordprocessingInk">
                    <w14:contentPart bwMode="auto" r:id="rId14">
                      <w14:nvContentPartPr>
                        <w14:cNvContentPartPr/>
                      </w14:nvContentPartPr>
                      <w14:xfrm>
                        <a:off x="0" y="0"/>
                        <a:ext cx="1649160" cy="509760"/>
                      </w14:xfrm>
                    </w14:contentPart>
                  </a:graphicData>
                </a:graphic>
              </wp:anchor>
            </w:drawing>
          </mc:Choice>
          <mc:Fallback>
            <w:pict>
              <v:shapetype w14:anchorId="168AF78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1.15pt;margin-top:35.2pt;width:131.25pt;height:41.6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">
                <v:imagedata r:id="rId15" o:title=""/>
              </v:shape>
            </w:pict>
          </mc:Fallback>
        </mc:AlternateContent>
      </w:r>
      <w:r w:rsidRPr="0043152F">
        <w:rPr>
          <w:noProof/>
        </w:rPr>
        <w:drawing>
          <wp:inline distT="0" distB="0" distL="0" distR="0" wp14:anchorId="11C939E3" wp14:editId="560CF89A">
            <wp:extent cx="5731510" cy="1549400"/>
            <wp:effectExtent l="0" t="0" r="2540" b="0"/>
            <wp:docPr id="207626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6108" name="Picture 1" descr="A screenshot of a computer&#10;&#10;AI-generated content may be incorrect."/>
                    <pic:cNvPicPr/>
                  </pic:nvPicPr>
                  <pic:blipFill rotWithShape="1">
                    <a:blip r:embed="rId16"/>
                    <a:srcRect t="15873" b="33828"/>
                    <a:stretch>
                      <a:fillRect/>
                    </a:stretch>
                  </pic:blipFill>
                  <pic:spPr bwMode="auto">
                    <a:xfrm>
                      <a:off x="0" y="0"/>
                      <a:ext cx="5731510" cy="1549400"/>
                    </a:xfrm>
                    <a:prstGeom prst="rect">
                      <a:avLst/>
                    </a:prstGeom>
                    <a:ln>
                      <a:noFill/>
                    </a:ln>
                    <a:extLst>
                      <a:ext uri="{53640926-AAD7-44D8-BBD7-CCE9431645EC}">
                        <a14:shadowObscured xmlns:a14="http://schemas.microsoft.com/office/drawing/2010/main"/>
                      </a:ext>
                    </a:extLst>
                  </pic:spPr>
                </pic:pic>
              </a:graphicData>
            </a:graphic>
          </wp:inline>
        </w:drawing>
      </w:r>
    </w:p>
    <w:p w14:paraId="2F53C547" w14:textId="77777777" w:rsidR="00CD4013" w:rsidRDefault="00CD4013">
      <w:pPr>
        <w:rPr>
          <w:rFonts w:asciiTheme="majorHAnsi" w:eastAsiaTheme="majorEastAsia" w:hAnsiTheme="majorHAnsi" w:cstheme="majorBidi"/>
          <w:color w:val="0F4761" w:themeColor="accent1" w:themeShade="BF"/>
          <w:sz w:val="32"/>
          <w:szCs w:val="32"/>
        </w:rPr>
      </w:pPr>
      <w:r>
        <w:br w:type="page"/>
      </w:r>
    </w:p>
    <w:p w14:paraId="1BF73A15" w14:textId="170ED6D1" w:rsidR="00433FA0" w:rsidRDefault="0043152F" w:rsidP="00C7684E">
      <w:pPr>
        <w:pStyle w:val="Heading2"/>
      </w:pPr>
      <w:r>
        <w:lastRenderedPageBreak/>
        <w:t xml:space="preserve">Chorus </w:t>
      </w:r>
      <w:r w:rsidR="00C7684E">
        <w:t>Examples</w:t>
      </w:r>
    </w:p>
    <w:p w14:paraId="1BE48CD8" w14:textId="68C39A88" w:rsidR="00107325" w:rsidRPr="00107325" w:rsidRDefault="00107325" w:rsidP="00107325">
      <w:r>
        <w:rPr>
          <w:noProof/>
        </w:rPr>
        <mc:AlternateContent>
          <mc:Choice Requires="wps">
            <w:drawing>
              <wp:anchor distT="0" distB="0" distL="114300" distR="114300" simplePos="0" relativeHeight="251664384" behindDoc="0" locked="0" layoutInCell="1" allowOverlap="1" wp14:anchorId="278E1190" wp14:editId="1CF74039">
                <wp:simplePos x="0" y="0"/>
                <wp:positionH relativeFrom="column">
                  <wp:posOffset>1568450</wp:posOffset>
                </wp:positionH>
                <wp:positionV relativeFrom="paragraph">
                  <wp:posOffset>2468880</wp:posOffset>
                </wp:positionV>
                <wp:extent cx="2774950" cy="635"/>
                <wp:effectExtent l="0" t="0" r="6350" b="635"/>
                <wp:wrapTopAndBottom/>
                <wp:docPr id="1447894250" name="Text Box 1"/>
                <wp:cNvGraphicFramePr/>
                <a:graphic xmlns:a="http://schemas.openxmlformats.org/drawingml/2006/main">
                  <a:graphicData uri="http://schemas.microsoft.com/office/word/2010/wordprocessingShape">
                    <wps:wsp>
                      <wps:cNvSpPr txBox="1"/>
                      <wps:spPr>
                        <a:xfrm>
                          <a:off x="0" y="0"/>
                          <a:ext cx="2774950" cy="635"/>
                        </a:xfrm>
                        <a:prstGeom prst="rect">
                          <a:avLst/>
                        </a:prstGeom>
                        <a:solidFill>
                          <a:prstClr val="white"/>
                        </a:solidFill>
                        <a:ln>
                          <a:noFill/>
                        </a:ln>
                      </wps:spPr>
                      <wps:txbx>
                        <w:txbxContent>
                          <w:p w14:paraId="1594D65A" w14:textId="2056C179" w:rsidR="00107325" w:rsidRPr="00BC7126" w:rsidRDefault="00107325" w:rsidP="00107325">
                            <w:pPr>
                              <w:pStyle w:val="Caption"/>
                              <w:rPr>
                                <w:sz w:val="22"/>
                                <w:szCs w:val="22"/>
                              </w:rPr>
                            </w:pPr>
                            <w:r>
                              <w:t xml:space="preserve">Figure </w:t>
                            </w:r>
                            <w:fldSimple w:instr=" SEQ Figure \* ARABIC ">
                              <w:r>
                                <w:rPr>
                                  <w:noProof/>
                                </w:rPr>
                                <w:t>1</w:t>
                              </w:r>
                            </w:fldSimple>
                            <w:r>
                              <w:t xml:space="preserve">: Spectrogram of the Chagos pygmy blue whale song. Image reproduced from </w:t>
                            </w:r>
                            <w:r w:rsidRPr="00107325">
                              <w:t>Leroy et al.,</w:t>
                            </w:r>
                            <w:r>
                              <w:t xml:space="preserve"> (2021)</w:t>
                            </w:r>
                            <w:r w:rsidRPr="00107325">
                              <w:t xml:space="preserve"> “Multiple Pygmy Blue Whale Acoustic Populations in the Indian Oc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78E1190" id="_x0000_t202" coordsize="21600,21600" o:spt="202" path="m,l,21600r21600,l21600,xe">
                <v:stroke joinstyle="miter"/>
                <v:path gradientshapeok="t" o:connecttype="rect"/>
              </v:shapetype>
              <v:shape id="Text Box 1" o:spid="_x0000_s1026" type="#_x0000_t202" style="position:absolute;margin-left:123.5pt;margin-top:194.4pt;width:218.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" stroked="f">
                <v:textbox style="mso-fit-shape-to-text:t" inset="0,0,0,0">
                  <w:txbxContent>
                    <w:p w14:paraId="1594D65A" w14:textId="2056C179" w:rsidR="00107325" w:rsidRPr="00BC7126" w:rsidRDefault="00107325" w:rsidP="00107325">
                      <w:pPr>
                        <w:pStyle w:val="Caption"/>
                        <w:rPr>
                          <w:sz w:val="22"/>
                          <w:szCs w:val="22"/>
                        </w:rPr>
                      </w:pPr>
                      <w:r>
                        <w:t xml:space="preserve">Figure </w:t>
                      </w:r>
                      <w:fldSimple w:instr=" SEQ Figure \* ARABIC ">
                        <w:r>
                          <w:rPr>
                            <w:noProof/>
                          </w:rPr>
                          <w:t>1</w:t>
                        </w:r>
                      </w:fldSimple>
                      <w:r>
                        <w:t xml:space="preserve">: Spectrogram of the Chagos pygmy blue whale song. Image reproduced from </w:t>
                      </w:r>
                      <w:r w:rsidRPr="00107325">
                        <w:t>Leroy et al.,</w:t>
                      </w:r>
                      <w:r>
                        <w:t xml:space="preserve"> (2021)</w:t>
                      </w:r>
                      <w:r w:rsidRPr="00107325">
                        <w:t xml:space="preserve"> “Multiple Pygmy Blue Whale Acoustic Populations in the Indian Ocean.”</w:t>
                      </w:r>
                    </w:p>
                  </w:txbxContent>
                </v:textbox>
                <w10:wrap type="topAndBottom"/>
              </v:shape>
            </w:pict>
          </mc:Fallback>
        </mc:AlternateContent>
      </w:r>
      <w:r>
        <w:t xml:space="preserve">Below is a spectrogram of the </w:t>
      </w:r>
      <w:r w:rsidR="00AC54A8">
        <w:t xml:space="preserve">2017 </w:t>
      </w:r>
      <w:r>
        <w:t>Chagos pygmy blue whale song</w:t>
      </w:r>
      <w:r w:rsidR="0010169E">
        <w:t xml:space="preserve"> reproduced from </w:t>
      </w:r>
      <w:r w:rsidR="0010169E">
        <w:fldChar w:fldCharType="begin"/>
      </w:r>
      <w:r w:rsidR="0010169E">
        <w:instrText xml:space="preserve"> ADDIN ZOTERO_ITEM CSL_CITATION {"citationID":"ZxZAEph9","properties":{"formattedCitation":"(Leroy et al., 2021)","plainCitation":"(Leroy et al., 2021)","noteIndex":0},"citationItems":[{"id":97,"uris":["http://zotero.org/users/10110439/items/X7KVTHVH"],"itemData":{"id":97,"type":"article-journal","abstract":"Abstract\n            Blue whales were brought to the edge of extinction by commercial whaling in the twentieth century and their recovery rate in the Southern Hemisphere has been slow; they remain endangered. Blue whales, although the largest animals on Earth, are difficult to study in the Southern Hemisphere, thus their population structure, distribution and migration remain poorly known. Fortunately, blue whales produce powerful and stereotyped songs, which prove an effective clue for monitoring their different ‘acoustic populations.’ The DGD-Chagos song has been previously reported in the central Indian Ocean. A comparison of this song with the pygmy blue and Omura’s whale songs shows that the Chagos song are likely produced by a distinct previously unknown pygmy blue whale population. These songs are a large part of the underwater soundscape in the tropical Indian Ocean and have been so for nearly two decades. Seasonal differences in song detections among our six recording sites suggest that the Chagos whales migrate from the eastern to western central Indian Ocean, around the Chagos Archipelago, then further east, up to the north of Western Australia, and possibly further north, as far as Sri Lanka. The Indian Ocean holds a greater diversity of blue whale populations than thought previously.","container-title":"Scientific Reports","DOI":"10.1038/s41598-021-88062-5","ISSN":"2045-2322","issue":"1","journalAbbreviation":"Sci Rep","language":"en","page":"8762","source":"DOI.org (Crossref)","title":"Multiple pygmy blue whale acoustic populations in the Indian Ocean: whale song identifies a possible new population","title-short":"Multiple pygmy blue whale acoustic populations in the Indian Ocean","volume":"11","author":[{"family":"Leroy","given":"Emmanuelle C."},{"family":"Royer","given":"Jean-Yves"},{"family":"Alling","given":"Abigail"},{"family":"Maslen","given":"Ben"},{"family":"Rogers","given":"Tracey L."}],"issued":{"date-parts":[["2021",12]]}}}],"schema":"https://github.com/citation-style-language/schema/raw/master/csl-citation.json"} </w:instrText>
      </w:r>
      <w:r w:rsidR="0010169E">
        <w:fldChar w:fldCharType="separate"/>
      </w:r>
      <w:r w:rsidR="0010169E" w:rsidRPr="0010169E">
        <w:rPr>
          <w:rFonts w:ascii="Aptos" w:hAnsi="Aptos"/>
        </w:rPr>
        <w:t>(Leroy et al., 2021)</w:t>
      </w:r>
      <w:r w:rsidR="0010169E">
        <w:fldChar w:fldCharType="end"/>
      </w:r>
      <w:r>
        <w:t>, computed with a window duration of ~</w:t>
      </w:r>
      <w:r>
        <w:rPr>
          <w:lang w:val="en-US"/>
        </w:rPr>
        <w:t>4 seconds</w:t>
      </w:r>
      <w:r>
        <w:t xml:space="preserve"> with </w:t>
      </w:r>
      <w:r w:rsidRPr="00C7684E">
        <w:t>90% overlap.</w:t>
      </w:r>
    </w:p>
    <w:p w14:paraId="61E29871" w14:textId="0CA5444D" w:rsidR="00AC54A8" w:rsidRDefault="00C7684E" w:rsidP="00C7684E">
      <w:r w:rsidRPr="00C7684E">
        <w:rPr>
          <w:noProof/>
        </w:rPr>
        <w:drawing>
          <wp:anchor distT="0" distB="0" distL="114300" distR="114300" simplePos="0" relativeHeight="251662336" behindDoc="0" locked="0" layoutInCell="1" allowOverlap="1" wp14:anchorId="2D330566" wp14:editId="4C3F8F99">
            <wp:simplePos x="0" y="0"/>
            <wp:positionH relativeFrom="margin">
              <wp:align>center</wp:align>
            </wp:positionH>
            <wp:positionV relativeFrom="paragraph">
              <wp:posOffset>-1270</wp:posOffset>
            </wp:positionV>
            <wp:extent cx="2584450" cy="1936750"/>
            <wp:effectExtent l="0" t="0" r="6350" b="6350"/>
            <wp:wrapTopAndBottom/>
            <wp:docPr id="17834816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81657" name="Picture 1" descr="A screenshot of a computer&#10;&#10;AI-generated content may be incorrect."/>
                    <pic:cNvPicPr/>
                  </pic:nvPicPr>
                  <pic:blipFill rotWithShape="1">
                    <a:blip r:embed="rId17" cstate="print">
                      <a:extLst>
                        <a:ext uri="{28A0092B-C50C-407E-A947-70E740481C1C}">
                          <a14:useLocalDpi xmlns:a14="http://schemas.microsoft.com/office/drawing/2010/main" val="0"/>
                        </a:ext>
                      </a:extLst>
                    </a:blip>
                    <a:srcRect l="7755" t="15633" r="47153" b="31970"/>
                    <a:stretch>
                      <a:fillRect/>
                    </a:stretch>
                  </pic:blipFill>
                  <pic:spPr bwMode="auto">
                    <a:xfrm>
                      <a:off x="0" y="0"/>
                      <a:ext cx="2584450" cy="1936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7325">
        <w:t xml:space="preserve">Note that the song has discrete tones occurring at approximately 45Hz, 42.5Hz, 37-38Hz, 35-36Hz, </w:t>
      </w:r>
      <w:r w:rsidR="00B27E7E">
        <w:t xml:space="preserve">33Hz, </w:t>
      </w:r>
      <w:r w:rsidR="00107325">
        <w:t xml:space="preserve">28Hz, </w:t>
      </w:r>
      <w:r w:rsidR="00B27E7E">
        <w:t xml:space="preserve">26Hz, </w:t>
      </w:r>
      <w:r w:rsidR="00107325">
        <w:t>22Hz and 16 Hz.</w:t>
      </w:r>
      <w:r w:rsidR="00AC54A8" w:rsidRPr="00AC54A8">
        <w:t xml:space="preserve"> </w:t>
      </w:r>
    </w:p>
    <w:p w14:paraId="4F13FB2F" w14:textId="5B8501B7" w:rsidR="001E7A85" w:rsidRDefault="00107325" w:rsidP="00C7684E">
      <w:r>
        <w:t xml:space="preserve">The spectrograms below were all computed with a window duration of 1.25 seconds and an overlap of 99%. These spectrograms all show </w:t>
      </w:r>
      <w:r w:rsidR="001E7A85">
        <w:t xml:space="preserve">a </w:t>
      </w:r>
      <w:r>
        <w:t xml:space="preserve">chorus of </w:t>
      </w:r>
      <w:r w:rsidR="001E7A85">
        <w:t>the C</w:t>
      </w:r>
      <w:r>
        <w:t xml:space="preserve">hagos song, identifiable by the horizontal bands of energy </w:t>
      </w:r>
      <w:r w:rsidR="001E7A85">
        <w:t xml:space="preserve">whose frequencies </w:t>
      </w:r>
      <w:r>
        <w:t>correspond</w:t>
      </w:r>
      <w:r w:rsidR="001E7A85">
        <w:t xml:space="preserve"> approximately</w:t>
      </w:r>
      <w:r>
        <w:t xml:space="preserve"> </w:t>
      </w:r>
      <w:r w:rsidR="001E7A85">
        <w:t xml:space="preserve">to </w:t>
      </w:r>
      <w:r>
        <w:t>the frequencies of the discrete tones.</w:t>
      </w:r>
      <w:r w:rsidR="001E7A85">
        <w:t xml:space="preserve"> </w:t>
      </w:r>
      <w:r w:rsidR="002B4443">
        <w:t xml:space="preserve">The energy </w:t>
      </w:r>
      <w:r w:rsidR="001E7A85">
        <w:t>bands need not be continuous to qualify as chorus. If there is tonal energy at a song frequency that persists for longer than the corresponding tone lasts in the discrete song, this qualifies as chorus.</w:t>
      </w:r>
    </w:p>
    <w:p w14:paraId="0EC89083" w14:textId="5A2E21F7" w:rsidR="00433FA0" w:rsidRDefault="00433FA0" w:rsidP="00B00A3F">
      <w:r w:rsidRPr="00433FA0">
        <w:rPr>
          <w:noProof/>
        </w:rPr>
        <w:drawing>
          <wp:inline distT="0" distB="0" distL="0" distR="0" wp14:anchorId="36D9E37D" wp14:editId="5E6C7535">
            <wp:extent cx="5731510" cy="1574800"/>
            <wp:effectExtent l="0" t="0" r="2540" b="6350"/>
            <wp:docPr id="61386174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861741" name="Picture 1" descr="A screenshot of a computer&#10;&#10;AI-generated content may be incorrect."/>
                    <pic:cNvPicPr/>
                  </pic:nvPicPr>
                  <pic:blipFill rotWithShape="1">
                    <a:blip r:embed="rId18"/>
                    <a:srcRect t="15048" b="33828"/>
                    <a:stretch>
                      <a:fillRect/>
                    </a:stretch>
                  </pic:blipFill>
                  <pic:spPr bwMode="auto">
                    <a:xfrm>
                      <a:off x="0" y="0"/>
                      <a:ext cx="5731510" cy="1574800"/>
                    </a:xfrm>
                    <a:prstGeom prst="rect">
                      <a:avLst/>
                    </a:prstGeom>
                    <a:ln>
                      <a:noFill/>
                    </a:ln>
                    <a:extLst>
                      <a:ext uri="{53640926-AAD7-44D8-BBD7-CCE9431645EC}">
                        <a14:shadowObscured xmlns:a14="http://schemas.microsoft.com/office/drawing/2010/main"/>
                      </a:ext>
                    </a:extLst>
                  </pic:spPr>
                </pic:pic>
              </a:graphicData>
            </a:graphic>
          </wp:inline>
        </w:drawing>
      </w:r>
    </w:p>
    <w:p w14:paraId="08E15F8A" w14:textId="39440167" w:rsidR="00433FA0" w:rsidRDefault="00433FA0" w:rsidP="00B00A3F">
      <w:r w:rsidRPr="00433FA0">
        <w:rPr>
          <w:noProof/>
        </w:rPr>
        <w:drawing>
          <wp:inline distT="0" distB="0" distL="0" distR="0" wp14:anchorId="2A8C4700" wp14:editId="62D5A5BC">
            <wp:extent cx="5731510" cy="1562100"/>
            <wp:effectExtent l="0" t="0" r="2540" b="0"/>
            <wp:docPr id="170677573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775733" name="Picture 1" descr="A screenshot of a computer&#10;&#10;AI-generated content may be incorrect."/>
                    <pic:cNvPicPr/>
                  </pic:nvPicPr>
                  <pic:blipFill rotWithShape="1">
                    <a:blip r:embed="rId19"/>
                    <a:srcRect t="15667" b="33622"/>
                    <a:stretch>
                      <a:fillRect/>
                    </a:stretch>
                  </pic:blipFill>
                  <pic:spPr bwMode="auto">
                    <a:xfrm>
                      <a:off x="0" y="0"/>
                      <a:ext cx="5731510" cy="1562100"/>
                    </a:xfrm>
                    <a:prstGeom prst="rect">
                      <a:avLst/>
                    </a:prstGeom>
                    <a:ln>
                      <a:noFill/>
                    </a:ln>
                    <a:extLst>
                      <a:ext uri="{53640926-AAD7-44D8-BBD7-CCE9431645EC}">
                        <a14:shadowObscured xmlns:a14="http://schemas.microsoft.com/office/drawing/2010/main"/>
                      </a:ext>
                    </a:extLst>
                  </pic:spPr>
                </pic:pic>
              </a:graphicData>
            </a:graphic>
          </wp:inline>
        </w:drawing>
      </w:r>
    </w:p>
    <w:p w14:paraId="580A3FEF" w14:textId="77777777" w:rsidR="00433FA0" w:rsidRDefault="00433FA0" w:rsidP="00B00A3F"/>
    <w:p w14:paraId="27445311" w14:textId="2812105B" w:rsidR="00433FA0" w:rsidRDefault="00433FA0" w:rsidP="00B00A3F">
      <w:r w:rsidRPr="00433FA0">
        <w:rPr>
          <w:noProof/>
        </w:rPr>
        <w:drawing>
          <wp:inline distT="0" distB="0" distL="0" distR="0" wp14:anchorId="086D4087" wp14:editId="6194E495">
            <wp:extent cx="5731510" cy="1543050"/>
            <wp:effectExtent l="0" t="0" r="2540" b="0"/>
            <wp:docPr id="10297919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791901" name="Picture 1" descr="A screenshot of a computer&#10;&#10;AI-generated content may be incorrect."/>
                    <pic:cNvPicPr/>
                  </pic:nvPicPr>
                  <pic:blipFill rotWithShape="1">
                    <a:blip r:embed="rId20"/>
                    <a:srcRect t="15873" b="34034"/>
                    <a:stretch>
                      <a:fillRect/>
                    </a:stretch>
                  </pic:blipFill>
                  <pic:spPr bwMode="auto">
                    <a:xfrm>
                      <a:off x="0" y="0"/>
                      <a:ext cx="5731510" cy="1543050"/>
                    </a:xfrm>
                    <a:prstGeom prst="rect">
                      <a:avLst/>
                    </a:prstGeom>
                    <a:ln>
                      <a:noFill/>
                    </a:ln>
                    <a:extLst>
                      <a:ext uri="{53640926-AAD7-44D8-BBD7-CCE9431645EC}">
                        <a14:shadowObscured xmlns:a14="http://schemas.microsoft.com/office/drawing/2010/main"/>
                      </a:ext>
                    </a:extLst>
                  </pic:spPr>
                </pic:pic>
              </a:graphicData>
            </a:graphic>
          </wp:inline>
        </w:drawing>
      </w:r>
    </w:p>
    <w:p w14:paraId="68B52C5F" w14:textId="320F6EB5" w:rsidR="00433FA0" w:rsidRDefault="00433FA0" w:rsidP="00B00A3F">
      <w:r w:rsidRPr="00433FA0">
        <w:rPr>
          <w:noProof/>
        </w:rPr>
        <w:drawing>
          <wp:inline distT="0" distB="0" distL="0" distR="0" wp14:anchorId="1516DFF0" wp14:editId="2AB2E937">
            <wp:extent cx="5731510" cy="1549400"/>
            <wp:effectExtent l="0" t="0" r="2540" b="0"/>
            <wp:docPr id="3287574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757436" name="Picture 1" descr="A screenshot of a computer&#10;&#10;AI-generated content may be incorrect."/>
                    <pic:cNvPicPr/>
                  </pic:nvPicPr>
                  <pic:blipFill rotWithShape="1">
                    <a:blip r:embed="rId21"/>
                    <a:srcRect t="16080" b="33622"/>
                    <a:stretch>
                      <a:fillRect/>
                    </a:stretch>
                  </pic:blipFill>
                  <pic:spPr bwMode="auto">
                    <a:xfrm>
                      <a:off x="0" y="0"/>
                      <a:ext cx="5731510" cy="1549400"/>
                    </a:xfrm>
                    <a:prstGeom prst="rect">
                      <a:avLst/>
                    </a:prstGeom>
                    <a:ln>
                      <a:noFill/>
                    </a:ln>
                    <a:extLst>
                      <a:ext uri="{53640926-AAD7-44D8-BBD7-CCE9431645EC}">
                        <a14:shadowObscured xmlns:a14="http://schemas.microsoft.com/office/drawing/2010/main"/>
                      </a:ext>
                    </a:extLst>
                  </pic:spPr>
                </pic:pic>
              </a:graphicData>
            </a:graphic>
          </wp:inline>
        </w:drawing>
      </w:r>
    </w:p>
    <w:p w14:paraId="674C9F81" w14:textId="68D0C027" w:rsidR="00C7684E" w:rsidRPr="003E7255" w:rsidRDefault="00C7684E" w:rsidP="00B00A3F">
      <w:r w:rsidRPr="00C7684E">
        <w:rPr>
          <w:noProof/>
        </w:rPr>
        <w:drawing>
          <wp:inline distT="0" distB="0" distL="0" distR="0" wp14:anchorId="2B687B99" wp14:editId="63FC1ECB">
            <wp:extent cx="5731510" cy="1543050"/>
            <wp:effectExtent l="0" t="0" r="2540" b="0"/>
            <wp:docPr id="20407792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779200" name="Picture 1" descr="A screenshot of a computer&#10;&#10;AI-generated content may be incorrect."/>
                    <pic:cNvPicPr/>
                  </pic:nvPicPr>
                  <pic:blipFill rotWithShape="1">
                    <a:blip r:embed="rId22"/>
                    <a:srcRect t="15873" b="34034"/>
                    <a:stretch>
                      <a:fillRect/>
                    </a:stretch>
                  </pic:blipFill>
                  <pic:spPr bwMode="auto">
                    <a:xfrm>
                      <a:off x="0" y="0"/>
                      <a:ext cx="5731510" cy="1543050"/>
                    </a:xfrm>
                    <a:prstGeom prst="rect">
                      <a:avLst/>
                    </a:prstGeom>
                    <a:ln>
                      <a:noFill/>
                    </a:ln>
                    <a:extLst>
                      <a:ext uri="{53640926-AAD7-44D8-BBD7-CCE9431645EC}">
                        <a14:shadowObscured xmlns:a14="http://schemas.microsoft.com/office/drawing/2010/main"/>
                      </a:ext>
                    </a:extLst>
                  </pic:spPr>
                </pic:pic>
              </a:graphicData>
            </a:graphic>
          </wp:inline>
        </w:drawing>
      </w:r>
    </w:p>
    <w:p w14:paraId="41689A05" w14:textId="77777777" w:rsidR="002B4443" w:rsidRDefault="002B4443">
      <w:pPr>
        <w:rPr>
          <w:rFonts w:asciiTheme="majorHAnsi" w:eastAsiaTheme="majorEastAsia" w:hAnsiTheme="majorHAnsi" w:cstheme="majorBidi"/>
          <w:color w:val="0F4761" w:themeColor="accent1" w:themeShade="BF"/>
          <w:sz w:val="32"/>
          <w:szCs w:val="32"/>
        </w:rPr>
      </w:pPr>
      <w:bookmarkStart w:id="0" w:name="_Ref201143248"/>
      <w:r>
        <w:br w:type="page"/>
      </w:r>
    </w:p>
    <w:p w14:paraId="5C1F2DA4" w14:textId="189FB17C" w:rsidR="001E7A85" w:rsidRDefault="001E7A85" w:rsidP="001E7A85">
      <w:pPr>
        <w:pStyle w:val="Heading2"/>
      </w:pPr>
      <w:r>
        <w:lastRenderedPageBreak/>
        <w:t>Frequency Shift</w:t>
      </w:r>
      <w:bookmarkEnd w:id="0"/>
    </w:p>
    <w:p w14:paraId="6C1DD8CC" w14:textId="2C3D9BD7" w:rsidR="0010169E" w:rsidRPr="0010169E" w:rsidRDefault="0010169E" w:rsidP="0010169E">
      <w:r>
        <w:t xml:space="preserve">The following table </w:t>
      </w:r>
      <w:r w:rsidR="0044283E">
        <w:t xml:space="preserve">gives approximate centre frequencies for tonal components in the Chagos song and the Antarctic Bue Whale’s Z-Call. The values in this table are approximate and are </w:t>
      </w:r>
      <w:r>
        <w:t xml:space="preserve">based </w:t>
      </w:r>
      <w:r w:rsidR="0044283E">
        <w:t>on descriptions of frequency shift in</w:t>
      </w:r>
      <w:r>
        <w:t xml:space="preserve"> </w:t>
      </w:r>
      <w:r>
        <w:fldChar w:fldCharType="begin"/>
      </w:r>
      <w:r>
        <w:instrText xml:space="preserve"> ADDIN ZOTERO_ITEM CSL_CITATION {"citationID":"yWWCOaQf","properties":{"formattedCitation":"(Leroy et al., 2021)","plainCitation":"(Leroy et al., 2021)","noteIndex":0},"citationItems":[{"id":97,"uris":["http://zotero.org/users/10110439/items/X7KVTHVH"],"itemData":{"id":97,"type":"article-journal","abstract":"Abstract\n            Blue whales were brought to the edge of extinction by commercial whaling in the twentieth century and their recovery rate in the Southern Hemisphere has been slow; they remain endangered. Blue whales, although the largest animals on Earth, are difficult to study in the Southern Hemisphere, thus their population structure, distribution and migration remain poorly known. Fortunately, blue whales produce powerful and stereotyped songs, which prove an effective clue for monitoring their different ‘acoustic populations.’ The DGD-Chagos song has been previously reported in the central Indian Ocean. A comparison of this song with the pygmy blue and Omura’s whale songs shows that the Chagos song are likely produced by a distinct previously unknown pygmy blue whale population. These songs are a large part of the underwater soundscape in the tropical Indian Ocean and have been so for nearly two decades. Seasonal differences in song detections among our six recording sites suggest that the Chagos whales migrate from the eastern to western central Indian Ocean, around the Chagos Archipelago, then further east, up to the north of Western Australia, and possibly further north, as far as Sri Lanka. The Indian Ocean holds a greater diversity of blue whale populations than thought previously.","container-title":"Scientific Reports","DOI":"10.1038/s41598-021-88062-5","ISSN":"2045-2322","issue":"1","journalAbbreviation":"Sci Rep","language":"en","page":"8762","source":"DOI.org (Crossref)","title":"Multiple pygmy blue whale acoustic populations in the Indian Ocean: whale song identifies a possible new population","title-short":"Multiple pygmy blue whale acoustic populations in the Indian Ocean","volume":"11","author":[{"family":"Leroy","given":"Emmanuelle C."},{"family":"Royer","given":"Jean-Yves"},{"family":"Alling","given":"Abigail"},{"family":"Maslen","given":"Ben"},{"family":"Rogers","given":"Tracey L."}],"issued":{"date-parts":[["2021",12]]}}}],"schema":"https://github.com/citation-style-language/schema/raw/master/csl-citation.json"} </w:instrText>
      </w:r>
      <w:r>
        <w:fldChar w:fldCharType="separate"/>
      </w:r>
      <w:r w:rsidRPr="0010169E">
        <w:rPr>
          <w:rFonts w:ascii="Aptos" w:hAnsi="Aptos"/>
        </w:rPr>
        <w:t>(Leroy et al., 2021)</w:t>
      </w:r>
      <w:r>
        <w:fldChar w:fldCharType="end"/>
      </w:r>
      <w:r>
        <w:t xml:space="preserve"> and </w:t>
      </w:r>
      <w:r>
        <w:fldChar w:fldCharType="begin"/>
      </w:r>
      <w:r>
        <w:instrText xml:space="preserve"> ADDIN ZOTERO_ITEM CSL_CITATION {"citationID":"4SoR2r8l","properties":{"formattedCitation":"(McDonald et al., 2009)","plainCitation":"(McDonald et al., 2009)","noteIndex":0},"citationItems":[{"id":25,"uris":["http://zotero.org/users/10110439/items/4L2ZFSB5"],"itemData":{"id":25,"type":"article-journal","abstract":"Blue whale Balaenoptera musculus songs can be divided into at least 10 types worldwide, each type retaining the same units and similar phrasing over decades, unlike humpback whale song which changes substantially from year to year. Historical acoustic recordings dating back as far as the 1960s were examined, measuring the tonal frequencies of 1000s of blue whale songs. Within a given year, individuals match the song frequency (related to ‘pitch’ in musical nomenclature) to within less than 3%. The best documented song type, that observed offshore of California, USA, now is sung at a frequency 31% lower than it was in the 1960s. Data available for 7 of the world’s 10 known song types show they are all shifting downward in frequency, though at different rates. Any behavioral, ecological, oceanographic or anthropogenic change hypothesis seeking to explain the observed shifts should account for the worldwide occurrence of a nearly linear downward shift in the tonal frequencies of blue whale song. Hypotheses examined consider sexual selection, increasing ocean noise, increasing whale body size post whaling, global warming, interference from other animal sounds and post whaling increases in abundance. None of the commonly suggested hypotheses were found to provide a full explanation; however, increasing population size post whaling provides an intriguing and testable hypothesis that recovery is altering the sexually selected tradeoff for singing males between song amplitude (the ability to be heard at a greater distance) and song frequency (the ability to produce songs of lower pitch).","container-title":"Endangered Species Research","DOI":"10.3354/esr00217","ISSN":"1863-5407, 1613-4796","journalAbbreviation":"Endang. Species. Res.","language":"en","page":"13-21","source":"DOI.org (Crossref)","title":"Worldwide decline in tonal frequencies of blue whale songs","volume":"9","author":[{"family":"McDonald","given":"Mark A."},{"family":"Hildebrand","given":"Ja"},{"family":"Mesnick","given":"S"}],"issued":{"date-parts":[["2009",10,23]]}}}],"schema":"https://github.com/citation-style-language/schema/raw/master/csl-citation.json"} </w:instrText>
      </w:r>
      <w:r>
        <w:fldChar w:fldCharType="separate"/>
      </w:r>
      <w:r w:rsidRPr="0010169E">
        <w:rPr>
          <w:rFonts w:ascii="Aptos" w:hAnsi="Aptos"/>
        </w:rPr>
        <w:t>(McDonald et al., 2009)</w:t>
      </w:r>
      <w:r>
        <w:fldChar w:fldCharType="end"/>
      </w:r>
      <w:r>
        <w:t>.</w:t>
      </w:r>
    </w:p>
    <w:tbl>
      <w:tblPr>
        <w:tblStyle w:val="ListTable3-Accent6"/>
        <w:tblW w:w="0" w:type="auto"/>
        <w:jc w:val="center"/>
        <w:tblLayout w:type="fixed"/>
        <w:tblLook w:val="0020" w:firstRow="1" w:lastRow="0" w:firstColumn="0" w:lastColumn="0" w:noHBand="0" w:noVBand="0"/>
      </w:tblPr>
      <w:tblGrid>
        <w:gridCol w:w="1271"/>
        <w:gridCol w:w="3544"/>
        <w:gridCol w:w="3827"/>
      </w:tblGrid>
      <w:tr w:rsidR="0044283E" w14:paraId="35781740" w14:textId="77777777" w:rsidTr="0044283E">
        <w:trPr>
          <w:cnfStyle w:val="100000000000" w:firstRow="1" w:lastRow="0" w:firstColumn="0" w:lastColumn="0" w:oddVBand="0" w:evenVBand="0" w:oddHBand="0"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7803D613"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Year</w:t>
            </w:r>
          </w:p>
        </w:tc>
        <w:tc>
          <w:tcPr>
            <w:tcW w:w="3544" w:type="dxa"/>
            <w:vAlign w:val="center"/>
          </w:tcPr>
          <w:p w14:paraId="4BB67B3D" w14:textId="5E689550" w:rsidR="0044283E" w:rsidRDefault="0044283E" w:rsidP="0044283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kern w:val="0"/>
              </w:rPr>
            </w:pPr>
            <w:r>
              <w:rPr>
                <w:rFonts w:ascii="Calibri" w:hAnsi="Calibri" w:cs="Calibri"/>
                <w:color w:val="000000"/>
                <w:kern w:val="0"/>
              </w:rPr>
              <w:t>Chagos pygmy Blue Whale</w:t>
            </w:r>
          </w:p>
          <w:p w14:paraId="632717EF" w14:textId="2173E9BC" w:rsidR="0044283E" w:rsidRDefault="0044283E" w:rsidP="0044283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kern w:val="0"/>
              </w:rPr>
            </w:pPr>
            <w:r>
              <w:rPr>
                <w:rFonts w:ascii="Calibri" w:hAnsi="Calibri" w:cs="Calibri"/>
                <w:color w:val="000000"/>
                <w:kern w:val="0"/>
              </w:rPr>
              <w:t xml:space="preserve">Middle tone in </w:t>
            </w:r>
          </w:p>
          <w:p w14:paraId="46388C9D" w14:textId="26B404C1" w:rsidR="0044283E" w:rsidRDefault="0044283E" w:rsidP="0044283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Unit 1, Subunit 1</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1A44083C" w14:textId="77777777" w:rsidR="0044283E" w:rsidRDefault="0044283E" w:rsidP="0044283E">
            <w:pPr>
              <w:autoSpaceDE w:val="0"/>
              <w:autoSpaceDN w:val="0"/>
              <w:adjustRightInd w:val="0"/>
              <w:jc w:val="center"/>
              <w:rPr>
                <w:rFonts w:ascii="Calibri" w:hAnsi="Calibri" w:cs="Calibri"/>
                <w:b w:val="0"/>
                <w:bCs w:val="0"/>
                <w:color w:val="000000"/>
                <w:kern w:val="0"/>
              </w:rPr>
            </w:pPr>
            <w:r>
              <w:rPr>
                <w:rFonts w:ascii="Calibri" w:hAnsi="Calibri" w:cs="Calibri"/>
                <w:color w:val="000000"/>
                <w:kern w:val="0"/>
              </w:rPr>
              <w:t xml:space="preserve">Antarctic blue whale </w:t>
            </w:r>
          </w:p>
          <w:p w14:paraId="2E6C23AE" w14:textId="5AFC4085" w:rsidR="0044283E" w:rsidRDefault="0044283E" w:rsidP="0044283E">
            <w:pPr>
              <w:autoSpaceDE w:val="0"/>
              <w:autoSpaceDN w:val="0"/>
              <w:adjustRightInd w:val="0"/>
              <w:jc w:val="center"/>
              <w:rPr>
                <w:rFonts w:ascii="Calibri" w:hAnsi="Calibri" w:cs="Calibri"/>
                <w:b w:val="0"/>
                <w:bCs w:val="0"/>
                <w:color w:val="000000"/>
                <w:kern w:val="0"/>
              </w:rPr>
            </w:pPr>
            <w:r>
              <w:rPr>
                <w:rFonts w:ascii="Calibri" w:hAnsi="Calibri" w:cs="Calibri"/>
                <w:color w:val="000000"/>
                <w:kern w:val="0"/>
              </w:rPr>
              <w:t>Z-Call</w:t>
            </w:r>
          </w:p>
          <w:p w14:paraId="02774AAA" w14:textId="400F42A4"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Middle of Unit-A</w:t>
            </w:r>
          </w:p>
        </w:tc>
      </w:tr>
      <w:tr w:rsidR="0044283E" w14:paraId="3EA4E399"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5B20D4A2"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0</w:t>
            </w:r>
          </w:p>
        </w:tc>
        <w:tc>
          <w:tcPr>
            <w:tcW w:w="3544" w:type="dxa"/>
            <w:vAlign w:val="center"/>
          </w:tcPr>
          <w:p w14:paraId="158A284A"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8.58</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703865C3"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7.825</w:t>
            </w:r>
          </w:p>
        </w:tc>
      </w:tr>
      <w:tr w:rsidR="0044283E" w14:paraId="3745C526"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56BC44DD"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1</w:t>
            </w:r>
          </w:p>
        </w:tc>
        <w:tc>
          <w:tcPr>
            <w:tcW w:w="3544" w:type="dxa"/>
            <w:vAlign w:val="center"/>
          </w:tcPr>
          <w:p w14:paraId="0FAABBCA"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8.25</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23F2DE45"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7.69</w:t>
            </w:r>
          </w:p>
        </w:tc>
      </w:tr>
      <w:tr w:rsidR="0044283E" w14:paraId="47E8B7A7"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0AA9129B"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2</w:t>
            </w:r>
          </w:p>
        </w:tc>
        <w:tc>
          <w:tcPr>
            <w:tcW w:w="3544" w:type="dxa"/>
            <w:vAlign w:val="center"/>
          </w:tcPr>
          <w:p w14:paraId="133B88F2"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7.92</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6E016E13"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7.555</w:t>
            </w:r>
          </w:p>
        </w:tc>
      </w:tr>
      <w:tr w:rsidR="0044283E" w14:paraId="658A8EA6"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45DA591C"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3</w:t>
            </w:r>
          </w:p>
        </w:tc>
        <w:tc>
          <w:tcPr>
            <w:tcW w:w="3544" w:type="dxa"/>
            <w:vAlign w:val="center"/>
          </w:tcPr>
          <w:p w14:paraId="64996009"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7.59</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6B062371"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7.42</w:t>
            </w:r>
          </w:p>
        </w:tc>
      </w:tr>
      <w:tr w:rsidR="0044283E" w14:paraId="28212F88"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0F8F6607"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4</w:t>
            </w:r>
          </w:p>
        </w:tc>
        <w:tc>
          <w:tcPr>
            <w:tcW w:w="3544" w:type="dxa"/>
            <w:vAlign w:val="center"/>
          </w:tcPr>
          <w:p w14:paraId="0B49C75B"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7.26</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28719300"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7.285</w:t>
            </w:r>
          </w:p>
        </w:tc>
      </w:tr>
      <w:tr w:rsidR="0044283E" w14:paraId="77CE690F"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1C2947A7"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5</w:t>
            </w:r>
          </w:p>
        </w:tc>
        <w:tc>
          <w:tcPr>
            <w:tcW w:w="3544" w:type="dxa"/>
            <w:vAlign w:val="center"/>
          </w:tcPr>
          <w:p w14:paraId="76AEA3F0"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6.93</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24D418F6"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7.15</w:t>
            </w:r>
          </w:p>
        </w:tc>
      </w:tr>
      <w:tr w:rsidR="0044283E" w14:paraId="58366FDC"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44A16088"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6</w:t>
            </w:r>
          </w:p>
        </w:tc>
        <w:tc>
          <w:tcPr>
            <w:tcW w:w="3544" w:type="dxa"/>
            <w:vAlign w:val="center"/>
          </w:tcPr>
          <w:p w14:paraId="7E011373"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6.6</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0A541F03"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7.015</w:t>
            </w:r>
          </w:p>
        </w:tc>
      </w:tr>
      <w:tr w:rsidR="0044283E" w14:paraId="48A08012"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3B6E267C"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7</w:t>
            </w:r>
          </w:p>
        </w:tc>
        <w:tc>
          <w:tcPr>
            <w:tcW w:w="3544" w:type="dxa"/>
            <w:vAlign w:val="center"/>
          </w:tcPr>
          <w:p w14:paraId="0BC73B8A"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6.27</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7543E476"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6.88</w:t>
            </w:r>
          </w:p>
        </w:tc>
      </w:tr>
      <w:tr w:rsidR="0044283E" w14:paraId="158637D7"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505E2075"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8</w:t>
            </w:r>
          </w:p>
        </w:tc>
        <w:tc>
          <w:tcPr>
            <w:tcW w:w="3544" w:type="dxa"/>
            <w:vAlign w:val="center"/>
          </w:tcPr>
          <w:p w14:paraId="46101440"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5.94</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71E5BCBB"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6.745</w:t>
            </w:r>
          </w:p>
        </w:tc>
      </w:tr>
      <w:tr w:rsidR="0044283E" w14:paraId="456227C1"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5918E7C7"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09</w:t>
            </w:r>
          </w:p>
        </w:tc>
        <w:tc>
          <w:tcPr>
            <w:tcW w:w="3544" w:type="dxa"/>
            <w:vAlign w:val="center"/>
          </w:tcPr>
          <w:p w14:paraId="2B80B1BC"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5.61</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032F371E"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6.61</w:t>
            </w:r>
          </w:p>
        </w:tc>
      </w:tr>
      <w:tr w:rsidR="0044283E" w14:paraId="6F0EDDD4"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619BF73F"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0</w:t>
            </w:r>
          </w:p>
        </w:tc>
        <w:tc>
          <w:tcPr>
            <w:tcW w:w="3544" w:type="dxa"/>
            <w:vAlign w:val="center"/>
          </w:tcPr>
          <w:p w14:paraId="37691E74"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5.28</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56C21790"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6.475</w:t>
            </w:r>
          </w:p>
        </w:tc>
      </w:tr>
      <w:tr w:rsidR="0044283E" w14:paraId="20AA3E2A"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28610B26"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1</w:t>
            </w:r>
          </w:p>
        </w:tc>
        <w:tc>
          <w:tcPr>
            <w:tcW w:w="3544" w:type="dxa"/>
            <w:vAlign w:val="center"/>
          </w:tcPr>
          <w:p w14:paraId="2DF57178"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4.95</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3C0ED911"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6.34</w:t>
            </w:r>
          </w:p>
        </w:tc>
      </w:tr>
      <w:tr w:rsidR="0044283E" w14:paraId="21F06E77"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3E1F94B2"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2</w:t>
            </w:r>
          </w:p>
        </w:tc>
        <w:tc>
          <w:tcPr>
            <w:tcW w:w="3544" w:type="dxa"/>
            <w:vAlign w:val="center"/>
          </w:tcPr>
          <w:p w14:paraId="5C98366C"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4.62</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566CAB32"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6.205</w:t>
            </w:r>
          </w:p>
        </w:tc>
      </w:tr>
      <w:tr w:rsidR="0044283E" w14:paraId="1A86F574"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1FCA81C8"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3</w:t>
            </w:r>
          </w:p>
        </w:tc>
        <w:tc>
          <w:tcPr>
            <w:tcW w:w="3544" w:type="dxa"/>
            <w:vAlign w:val="center"/>
          </w:tcPr>
          <w:p w14:paraId="36E19220"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4.29</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06AF9F82"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6.07</w:t>
            </w:r>
          </w:p>
        </w:tc>
      </w:tr>
      <w:tr w:rsidR="0044283E" w14:paraId="4FA91F1A"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46831199"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4</w:t>
            </w:r>
          </w:p>
        </w:tc>
        <w:tc>
          <w:tcPr>
            <w:tcW w:w="3544" w:type="dxa"/>
            <w:vAlign w:val="center"/>
          </w:tcPr>
          <w:p w14:paraId="2D46E5BD"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3.96</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13E83E42"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5.935</w:t>
            </w:r>
          </w:p>
        </w:tc>
      </w:tr>
      <w:tr w:rsidR="0044283E" w14:paraId="0E9188AC"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261AF9F8"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5</w:t>
            </w:r>
          </w:p>
        </w:tc>
        <w:tc>
          <w:tcPr>
            <w:tcW w:w="3544" w:type="dxa"/>
            <w:vAlign w:val="center"/>
          </w:tcPr>
          <w:p w14:paraId="73F46A8B"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3.63</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02A85355"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5.8</w:t>
            </w:r>
          </w:p>
        </w:tc>
      </w:tr>
      <w:tr w:rsidR="0044283E" w14:paraId="6542A37A"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0034E916"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6</w:t>
            </w:r>
          </w:p>
        </w:tc>
        <w:tc>
          <w:tcPr>
            <w:tcW w:w="3544" w:type="dxa"/>
            <w:vAlign w:val="center"/>
          </w:tcPr>
          <w:p w14:paraId="08DE96C2"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3.3</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5E4A58EF"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5.665</w:t>
            </w:r>
          </w:p>
        </w:tc>
      </w:tr>
      <w:tr w:rsidR="0044283E" w14:paraId="2C46098D"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488667FF"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7</w:t>
            </w:r>
          </w:p>
        </w:tc>
        <w:tc>
          <w:tcPr>
            <w:tcW w:w="3544" w:type="dxa"/>
            <w:vAlign w:val="center"/>
          </w:tcPr>
          <w:p w14:paraId="675071F5"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2.97</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1430B96B"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5.53</w:t>
            </w:r>
          </w:p>
        </w:tc>
      </w:tr>
      <w:tr w:rsidR="0044283E" w14:paraId="7618E38A"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15E92B3C"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8</w:t>
            </w:r>
          </w:p>
        </w:tc>
        <w:tc>
          <w:tcPr>
            <w:tcW w:w="3544" w:type="dxa"/>
            <w:vAlign w:val="center"/>
          </w:tcPr>
          <w:p w14:paraId="2D2C5B70"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2.64</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19BCABD6"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5.395</w:t>
            </w:r>
          </w:p>
        </w:tc>
      </w:tr>
      <w:tr w:rsidR="0044283E" w14:paraId="2417FFFD"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33DE2B2E"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19</w:t>
            </w:r>
          </w:p>
        </w:tc>
        <w:tc>
          <w:tcPr>
            <w:tcW w:w="3544" w:type="dxa"/>
            <w:vAlign w:val="center"/>
          </w:tcPr>
          <w:p w14:paraId="6D2B5BE6"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2.31</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33717EBE"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5.26</w:t>
            </w:r>
          </w:p>
        </w:tc>
      </w:tr>
      <w:tr w:rsidR="0044283E" w14:paraId="738A379D"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47C452E5"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20</w:t>
            </w:r>
          </w:p>
        </w:tc>
        <w:tc>
          <w:tcPr>
            <w:tcW w:w="3544" w:type="dxa"/>
            <w:vAlign w:val="center"/>
          </w:tcPr>
          <w:p w14:paraId="51ACE7B1"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1.98</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71415C98"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5.125</w:t>
            </w:r>
          </w:p>
        </w:tc>
      </w:tr>
      <w:tr w:rsidR="0044283E" w14:paraId="371A94A1"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188480BE"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21</w:t>
            </w:r>
          </w:p>
        </w:tc>
        <w:tc>
          <w:tcPr>
            <w:tcW w:w="3544" w:type="dxa"/>
            <w:vAlign w:val="center"/>
          </w:tcPr>
          <w:p w14:paraId="2E4BB27F"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1.65</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290B71D4"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4.99</w:t>
            </w:r>
          </w:p>
        </w:tc>
      </w:tr>
      <w:tr w:rsidR="0044283E" w14:paraId="425AED1A"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11C4AA53"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22</w:t>
            </w:r>
          </w:p>
        </w:tc>
        <w:tc>
          <w:tcPr>
            <w:tcW w:w="3544" w:type="dxa"/>
            <w:vAlign w:val="center"/>
          </w:tcPr>
          <w:p w14:paraId="40C6F0B8"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1.32</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2B0D9006"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4.855</w:t>
            </w:r>
          </w:p>
        </w:tc>
      </w:tr>
      <w:tr w:rsidR="0044283E" w14:paraId="5A765BFA"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3546DDC1"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23</w:t>
            </w:r>
          </w:p>
        </w:tc>
        <w:tc>
          <w:tcPr>
            <w:tcW w:w="3544" w:type="dxa"/>
            <w:vAlign w:val="center"/>
          </w:tcPr>
          <w:p w14:paraId="7AB610BF"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0.99</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35AD7536"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4.72</w:t>
            </w:r>
          </w:p>
        </w:tc>
      </w:tr>
      <w:tr w:rsidR="0044283E" w14:paraId="5FB87084" w14:textId="77777777" w:rsidTr="0044283E">
        <w:trPr>
          <w:cnfStyle w:val="000000100000" w:firstRow="0" w:lastRow="0" w:firstColumn="0" w:lastColumn="0" w:oddVBand="0" w:evenVBand="0" w:oddHBand="1" w:evenHBand="0" w:firstRowFirstColumn="0" w:firstRowLastColumn="0" w:lastRowFirstColumn="0" w:lastRowLastColumn="0"/>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09B36AFA"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24</w:t>
            </w:r>
          </w:p>
        </w:tc>
        <w:tc>
          <w:tcPr>
            <w:tcW w:w="3544" w:type="dxa"/>
            <w:vAlign w:val="center"/>
          </w:tcPr>
          <w:p w14:paraId="431BB48A" w14:textId="77777777" w:rsidR="0044283E" w:rsidRDefault="0044283E" w:rsidP="0044283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0.66</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18E9E30F"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4.585</w:t>
            </w:r>
          </w:p>
        </w:tc>
      </w:tr>
      <w:tr w:rsidR="0044283E" w14:paraId="2BEB2CA9" w14:textId="77777777" w:rsidTr="0044283E">
        <w:trPr>
          <w:trHeight w:val="287"/>
          <w:jc w:val="center"/>
        </w:trPr>
        <w:tc>
          <w:tcPr>
            <w:cnfStyle w:val="000010000000" w:firstRow="0" w:lastRow="0" w:firstColumn="0" w:lastColumn="0" w:oddVBand="1" w:evenVBand="0" w:oddHBand="0" w:evenHBand="0" w:firstRowFirstColumn="0" w:firstRowLastColumn="0" w:lastRowFirstColumn="0" w:lastRowLastColumn="0"/>
            <w:tcW w:w="1271" w:type="dxa"/>
            <w:vAlign w:val="center"/>
          </w:tcPr>
          <w:p w14:paraId="41C16F64"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025</w:t>
            </w:r>
          </w:p>
        </w:tc>
        <w:tc>
          <w:tcPr>
            <w:tcW w:w="3544" w:type="dxa"/>
            <w:vAlign w:val="center"/>
          </w:tcPr>
          <w:p w14:paraId="34DB1756" w14:textId="77777777" w:rsidR="0044283E" w:rsidRDefault="0044283E" w:rsidP="0044283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rPr>
            </w:pPr>
            <w:r>
              <w:rPr>
                <w:rFonts w:ascii="Calibri" w:hAnsi="Calibri" w:cs="Calibri"/>
                <w:color w:val="000000"/>
                <w:kern w:val="0"/>
              </w:rPr>
              <w:t>30.33</w:t>
            </w:r>
          </w:p>
        </w:tc>
        <w:tc>
          <w:tcPr>
            <w:cnfStyle w:val="000010000000" w:firstRow="0" w:lastRow="0" w:firstColumn="0" w:lastColumn="0" w:oddVBand="1" w:evenVBand="0" w:oddHBand="0" w:evenHBand="0" w:firstRowFirstColumn="0" w:firstRowLastColumn="0" w:lastRowFirstColumn="0" w:lastRowLastColumn="0"/>
            <w:tcW w:w="3827" w:type="dxa"/>
            <w:vAlign w:val="center"/>
          </w:tcPr>
          <w:p w14:paraId="541B0712" w14:textId="77777777" w:rsidR="0044283E" w:rsidRDefault="0044283E" w:rsidP="0044283E">
            <w:pPr>
              <w:autoSpaceDE w:val="0"/>
              <w:autoSpaceDN w:val="0"/>
              <w:adjustRightInd w:val="0"/>
              <w:jc w:val="center"/>
              <w:rPr>
                <w:rFonts w:ascii="Calibri" w:hAnsi="Calibri" w:cs="Calibri"/>
                <w:color w:val="000000"/>
                <w:kern w:val="0"/>
              </w:rPr>
            </w:pPr>
            <w:r>
              <w:rPr>
                <w:rFonts w:ascii="Calibri" w:hAnsi="Calibri" w:cs="Calibri"/>
                <w:color w:val="000000"/>
                <w:kern w:val="0"/>
              </w:rPr>
              <w:t>24.45</w:t>
            </w:r>
          </w:p>
        </w:tc>
      </w:tr>
    </w:tbl>
    <w:p w14:paraId="3920BD0D" w14:textId="3817DE8C" w:rsidR="00C24CE8" w:rsidRDefault="00C24CE8" w:rsidP="001E7A85"/>
    <w:p w14:paraId="6465FFEC" w14:textId="5A58FA6E" w:rsidR="00EB6504" w:rsidRDefault="00EB6504">
      <w:r>
        <w:br w:type="page"/>
      </w:r>
    </w:p>
    <w:p w14:paraId="228C2CF9" w14:textId="659B4BEE" w:rsidR="001E7A85" w:rsidRDefault="00EB6504" w:rsidP="00EB6504">
      <w:pPr>
        <w:pStyle w:val="Heading2"/>
      </w:pPr>
      <w:r>
        <w:lastRenderedPageBreak/>
        <w:t>References</w:t>
      </w:r>
    </w:p>
    <w:p w14:paraId="15BE2E87" w14:textId="77777777" w:rsidR="00EB6504" w:rsidRPr="00EB6504" w:rsidRDefault="00EB6504" w:rsidP="00EB6504">
      <w:pPr>
        <w:pStyle w:val="Bibliography"/>
        <w:rPr>
          <w:rFonts w:ascii="Aptos" w:hAnsi="Aptos"/>
        </w:rPr>
      </w:pPr>
      <w:r>
        <w:fldChar w:fldCharType="begin"/>
      </w:r>
      <w:r>
        <w:instrText xml:space="preserve"> ADDIN ZOTERO_BIBL {"uncited":[],"omitted":[],"custom":[]} CSL_BIBLIOGRAPHY </w:instrText>
      </w:r>
      <w:r>
        <w:fldChar w:fldCharType="separate"/>
      </w:r>
      <w:r w:rsidRPr="00EB6504">
        <w:rPr>
          <w:rFonts w:ascii="Aptos" w:hAnsi="Aptos"/>
        </w:rPr>
        <w:t xml:space="preserve">Leroy, E. C., Royer, J.-Y., Alling, A., Maslen, B., &amp; Rogers, T. L. (2021). Multiple pygmy blue whale acoustic populations in the Indian Ocean: Whale song identifies a possible new population. </w:t>
      </w:r>
      <w:r w:rsidRPr="00EB6504">
        <w:rPr>
          <w:rFonts w:ascii="Aptos" w:hAnsi="Aptos"/>
          <w:i/>
          <w:iCs/>
        </w:rPr>
        <w:t>Scientific Reports</w:t>
      </w:r>
      <w:r w:rsidRPr="00EB6504">
        <w:rPr>
          <w:rFonts w:ascii="Aptos" w:hAnsi="Aptos"/>
        </w:rPr>
        <w:t xml:space="preserve">, </w:t>
      </w:r>
      <w:r w:rsidRPr="00EB6504">
        <w:rPr>
          <w:rFonts w:ascii="Aptos" w:hAnsi="Aptos"/>
          <w:i/>
          <w:iCs/>
        </w:rPr>
        <w:t>11</w:t>
      </w:r>
      <w:r w:rsidRPr="00EB6504">
        <w:rPr>
          <w:rFonts w:ascii="Aptos" w:hAnsi="Aptos"/>
        </w:rPr>
        <w:t>(1), 8762. https://doi.org/10.1038/s41598-021-88062-5</w:t>
      </w:r>
    </w:p>
    <w:p w14:paraId="3C0BB6A7" w14:textId="77777777" w:rsidR="00EB6504" w:rsidRPr="00EB6504" w:rsidRDefault="00EB6504" w:rsidP="00EB6504">
      <w:pPr>
        <w:pStyle w:val="Bibliography"/>
        <w:rPr>
          <w:rFonts w:ascii="Aptos" w:hAnsi="Aptos"/>
        </w:rPr>
      </w:pPr>
      <w:r w:rsidRPr="00EB6504">
        <w:rPr>
          <w:rFonts w:ascii="Aptos" w:hAnsi="Aptos"/>
        </w:rPr>
        <w:t xml:space="preserve">McDonald, M. A., Hildebrand, J., &amp; Mesnick, S. (2009). Worldwide decline in tonal frequencies of blue whale songs. </w:t>
      </w:r>
      <w:r w:rsidRPr="00EB6504">
        <w:rPr>
          <w:rFonts w:ascii="Aptos" w:hAnsi="Aptos"/>
          <w:i/>
          <w:iCs/>
        </w:rPr>
        <w:t>Endangered Species Research</w:t>
      </w:r>
      <w:r w:rsidRPr="00EB6504">
        <w:rPr>
          <w:rFonts w:ascii="Aptos" w:hAnsi="Aptos"/>
        </w:rPr>
        <w:t xml:space="preserve">, </w:t>
      </w:r>
      <w:r w:rsidRPr="00EB6504">
        <w:rPr>
          <w:rFonts w:ascii="Aptos" w:hAnsi="Aptos"/>
          <w:i/>
          <w:iCs/>
        </w:rPr>
        <w:t>9</w:t>
      </w:r>
      <w:r w:rsidRPr="00EB6504">
        <w:rPr>
          <w:rFonts w:ascii="Aptos" w:hAnsi="Aptos"/>
        </w:rPr>
        <w:t>, 13–21. https://doi.org/10.3354/esr00217</w:t>
      </w:r>
    </w:p>
    <w:p w14:paraId="289583D3" w14:textId="0EB22B45" w:rsidR="00EB6504" w:rsidRPr="00EB6504" w:rsidRDefault="00EB6504" w:rsidP="00EB6504">
      <w:r>
        <w:fldChar w:fldCharType="end"/>
      </w:r>
    </w:p>
    <w:sectPr w:rsidR="00EB6504" w:rsidRPr="00EB6504">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837821" w14:textId="77777777" w:rsidR="00530486" w:rsidRDefault="00530486" w:rsidP="001826C4">
      <w:pPr>
        <w:spacing w:after="0" w:line="240" w:lineRule="auto"/>
      </w:pPr>
      <w:r>
        <w:separator/>
      </w:r>
    </w:p>
  </w:endnote>
  <w:endnote w:type="continuationSeparator" w:id="0">
    <w:p w14:paraId="19CCFFB9" w14:textId="77777777" w:rsidR="00530486" w:rsidRDefault="00530486" w:rsidP="001826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726F8" w14:textId="69CD2F7F" w:rsidR="001826C4" w:rsidRPr="00AA47CE" w:rsidRDefault="009206D3" w:rsidP="001826C4">
    <w:pPr>
      <w:rPr>
        <w:color w:val="262626" w:themeColor="text1" w:themeTint="D9"/>
        <w:sz w:val="16"/>
        <w:szCs w:val="16"/>
      </w:rPr>
    </w:pPr>
    <w:r w:rsidRPr="00AA47CE">
      <w:rPr>
        <w:color w:val="262626" w:themeColor="text1" w:themeTint="D9"/>
        <w:sz w:val="16"/>
        <w:szCs w:val="16"/>
      </w:rPr>
      <w:t xml:space="preserve">Copyright </w:t>
    </w:r>
    <w:r w:rsidR="001826C4" w:rsidRPr="00AA47CE">
      <w:rPr>
        <w:color w:val="262626" w:themeColor="text1" w:themeTint="D9"/>
        <w:sz w:val="16"/>
        <w:szCs w:val="16"/>
      </w:rPr>
      <w:t xml:space="preserve">© </w:t>
    </w:r>
    <w:r w:rsidRPr="00AA47CE">
      <w:rPr>
        <w:color w:val="262626" w:themeColor="text1" w:themeTint="D9"/>
        <w:sz w:val="16"/>
        <w:szCs w:val="16"/>
      </w:rPr>
      <w:t xml:space="preserve">2025 </w:t>
    </w:r>
    <w:r w:rsidR="001826C4" w:rsidRPr="00AA47CE">
      <w:rPr>
        <w:color w:val="262626" w:themeColor="text1" w:themeTint="D9"/>
        <w:sz w:val="16"/>
        <w:szCs w:val="16"/>
      </w:rPr>
      <w:t>Ben</w:t>
    </w:r>
    <w:r w:rsidRPr="00AA47CE">
      <w:rPr>
        <w:color w:val="262626" w:themeColor="text1" w:themeTint="D9"/>
        <w:sz w:val="16"/>
        <w:szCs w:val="16"/>
      </w:rPr>
      <w:t>jamin</w:t>
    </w:r>
    <w:r w:rsidR="001826C4" w:rsidRPr="00AA47CE">
      <w:rPr>
        <w:color w:val="262626" w:themeColor="text1" w:themeTint="D9"/>
        <w:sz w:val="16"/>
        <w:szCs w:val="16"/>
      </w:rPr>
      <w:t xml:space="preserve"> Jancovich</w:t>
    </w:r>
    <w:r w:rsidR="00AA47CE" w:rsidRPr="00AA47CE">
      <w:rPr>
        <w:color w:val="262626" w:themeColor="text1" w:themeTint="D9"/>
        <w:sz w:val="16"/>
        <w:szCs w:val="16"/>
      </w:rPr>
      <w:br/>
    </w:r>
    <w:hyperlink r:id="rId1" w:history="1">
      <w:r w:rsidR="00AA47CE" w:rsidRPr="00AA47CE">
        <w:rPr>
          <w:rStyle w:val="Hyperlink"/>
          <w:color w:val="262626" w:themeColor="text1" w:themeTint="D9"/>
          <w:sz w:val="16"/>
          <w:szCs w:val="16"/>
        </w:rPr>
        <w:t>b.jancovich@unsw.edu.au</w:t>
      </w:r>
    </w:hyperlink>
    <w:r w:rsidR="001826C4" w:rsidRPr="00AA47CE">
      <w:rPr>
        <w:color w:val="262626" w:themeColor="text1" w:themeTint="D9"/>
        <w:sz w:val="16"/>
        <w:szCs w:val="16"/>
      </w:rPr>
      <w:br/>
    </w:r>
    <w:r w:rsidR="00AA47CE" w:rsidRPr="00AA47CE">
      <w:rPr>
        <w:color w:val="262626" w:themeColor="text1" w:themeTint="D9"/>
        <w:sz w:val="16"/>
        <w:szCs w:val="16"/>
      </w:rPr>
      <w:t xml:space="preserve">Developed at the </w:t>
    </w:r>
    <w:proofErr w:type="spellStart"/>
    <w:r w:rsidR="001826C4" w:rsidRPr="00AA47CE">
      <w:rPr>
        <w:color w:val="262626" w:themeColor="text1" w:themeTint="D9"/>
        <w:sz w:val="16"/>
        <w:szCs w:val="16"/>
      </w:rPr>
      <w:t>MammalLab</w:t>
    </w:r>
    <w:proofErr w:type="spellEnd"/>
    <w:r w:rsidR="00AA47CE" w:rsidRPr="00AA47CE">
      <w:rPr>
        <w:color w:val="262626" w:themeColor="text1" w:themeTint="D9"/>
        <w:sz w:val="16"/>
        <w:szCs w:val="16"/>
      </w:rPr>
      <w:t>,</w:t>
    </w:r>
    <w:r w:rsidR="001826C4" w:rsidRPr="00AA47CE">
      <w:rPr>
        <w:color w:val="262626" w:themeColor="text1" w:themeTint="D9"/>
        <w:sz w:val="16"/>
        <w:szCs w:val="16"/>
      </w:rPr>
      <w:t xml:space="preserve"> Evolution &amp; Ecology Research Centre</w:t>
    </w:r>
    <w:r w:rsidR="00AA47CE" w:rsidRPr="00AA47CE">
      <w:rPr>
        <w:color w:val="262626" w:themeColor="text1" w:themeTint="D9"/>
        <w:sz w:val="16"/>
        <w:szCs w:val="16"/>
      </w:rPr>
      <w:t xml:space="preserve">, </w:t>
    </w:r>
    <w:r w:rsidR="001826C4" w:rsidRPr="00AA47CE">
      <w:rPr>
        <w:color w:val="262626" w:themeColor="text1" w:themeTint="D9"/>
        <w:sz w:val="16"/>
        <w:szCs w:val="16"/>
      </w:rPr>
      <w:t>School of Biological, Earth &amp; Environmental Sciences</w:t>
    </w:r>
    <w:r w:rsidR="00AA47CE" w:rsidRPr="00AA47CE">
      <w:rPr>
        <w:color w:val="262626" w:themeColor="text1" w:themeTint="D9"/>
        <w:sz w:val="16"/>
        <w:szCs w:val="16"/>
      </w:rPr>
      <w:t xml:space="preserve">, </w:t>
    </w:r>
    <w:r w:rsidR="001826C4" w:rsidRPr="00AA47CE">
      <w:rPr>
        <w:color w:val="262626" w:themeColor="text1" w:themeTint="D9"/>
        <w:sz w:val="16"/>
        <w:szCs w:val="16"/>
      </w:rPr>
      <w:t>University of New South Wales</w:t>
    </w:r>
    <w:r w:rsidR="001826C4" w:rsidRPr="00AA47CE">
      <w:rPr>
        <w:color w:val="262626" w:themeColor="text1" w:themeTint="D9"/>
        <w:sz w:val="16"/>
        <w:szCs w:val="16"/>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812204" w14:textId="77777777" w:rsidR="00530486" w:rsidRDefault="00530486" w:rsidP="001826C4">
      <w:pPr>
        <w:spacing w:after="0" w:line="240" w:lineRule="auto"/>
      </w:pPr>
      <w:r>
        <w:separator/>
      </w:r>
    </w:p>
  </w:footnote>
  <w:footnote w:type="continuationSeparator" w:id="0">
    <w:p w14:paraId="5C6D7231" w14:textId="77777777" w:rsidR="00530486" w:rsidRDefault="00530486" w:rsidP="001826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A281D"/>
    <w:multiLevelType w:val="multilevel"/>
    <w:tmpl w:val="579EC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99074F"/>
    <w:multiLevelType w:val="multilevel"/>
    <w:tmpl w:val="16144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B75B8A"/>
    <w:multiLevelType w:val="hybridMultilevel"/>
    <w:tmpl w:val="F5BE3B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95E6F89"/>
    <w:multiLevelType w:val="multilevel"/>
    <w:tmpl w:val="5D04C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801940"/>
    <w:multiLevelType w:val="hybridMultilevel"/>
    <w:tmpl w:val="5F8E2A6A"/>
    <w:lvl w:ilvl="0" w:tplc="0C09000F">
      <w:start w:val="1"/>
      <w:numFmt w:val="decimal"/>
      <w:lvlText w:val="%1."/>
      <w:lvlJc w:val="left"/>
      <w:pPr>
        <w:ind w:left="360" w:hanging="360"/>
      </w:pPr>
      <w:rPr>
        <w:rFonts w:hint="default"/>
      </w:rPr>
    </w:lvl>
    <w:lvl w:ilvl="1" w:tplc="9A5C5264">
      <w:start w:val="1"/>
      <w:numFmt w:val="decimal"/>
      <w:lvlText w:val="%2."/>
      <w:lvlJc w:val="left"/>
      <w:pPr>
        <w:ind w:left="720" w:hanging="360"/>
      </w:pPr>
      <w:rPr>
        <w:b w:val="0"/>
        <w:bCs w:val="0"/>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21BB439D"/>
    <w:multiLevelType w:val="multilevel"/>
    <w:tmpl w:val="360AA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7D3D00"/>
    <w:multiLevelType w:val="multilevel"/>
    <w:tmpl w:val="F27E7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6700E0"/>
    <w:multiLevelType w:val="hybridMultilevel"/>
    <w:tmpl w:val="8436A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29C58B6"/>
    <w:multiLevelType w:val="multilevel"/>
    <w:tmpl w:val="EB141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04761B"/>
    <w:multiLevelType w:val="multilevel"/>
    <w:tmpl w:val="7812A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970861"/>
    <w:multiLevelType w:val="multilevel"/>
    <w:tmpl w:val="5ED21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8C07D1"/>
    <w:multiLevelType w:val="hybridMultilevel"/>
    <w:tmpl w:val="A268F52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CD8452C"/>
    <w:multiLevelType w:val="multilevel"/>
    <w:tmpl w:val="E0EC62D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55D62A97"/>
    <w:multiLevelType w:val="multilevel"/>
    <w:tmpl w:val="17E06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DF14FD"/>
    <w:multiLevelType w:val="hybridMultilevel"/>
    <w:tmpl w:val="CF30DFBC"/>
    <w:lvl w:ilvl="0" w:tplc="A8869C9A">
      <w:start w:val="1"/>
      <w:numFmt w:val="bullet"/>
      <w:lvlText w:val=""/>
      <w:lvlJc w:val="left"/>
      <w:pPr>
        <w:ind w:left="720" w:hanging="360"/>
      </w:pPr>
      <w:rPr>
        <w:rFonts w:ascii="Symbol" w:hAnsi="Symbol" w:hint="default"/>
        <w:b w:val="0"/>
        <w:bCs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ABB7FEF"/>
    <w:multiLevelType w:val="multilevel"/>
    <w:tmpl w:val="9BDA6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B2739B6"/>
    <w:multiLevelType w:val="hybridMultilevel"/>
    <w:tmpl w:val="5BDC9C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E2D3CB2"/>
    <w:multiLevelType w:val="multilevel"/>
    <w:tmpl w:val="80A0D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1520D8"/>
    <w:multiLevelType w:val="multilevel"/>
    <w:tmpl w:val="72CC6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246152"/>
    <w:multiLevelType w:val="multilevel"/>
    <w:tmpl w:val="80F23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B280AC6"/>
    <w:multiLevelType w:val="hybridMultilevel"/>
    <w:tmpl w:val="17CA27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35948301">
    <w:abstractNumId w:val="12"/>
  </w:num>
  <w:num w:numId="2" w16cid:durableId="1372611192">
    <w:abstractNumId w:val="0"/>
  </w:num>
  <w:num w:numId="3" w16cid:durableId="1213811771">
    <w:abstractNumId w:val="13"/>
  </w:num>
  <w:num w:numId="4" w16cid:durableId="773866966">
    <w:abstractNumId w:val="9"/>
  </w:num>
  <w:num w:numId="5" w16cid:durableId="1753039597">
    <w:abstractNumId w:val="6"/>
  </w:num>
  <w:num w:numId="6" w16cid:durableId="1099180542">
    <w:abstractNumId w:val="10"/>
  </w:num>
  <w:num w:numId="7" w16cid:durableId="286400135">
    <w:abstractNumId w:val="5"/>
  </w:num>
  <w:num w:numId="8" w16cid:durableId="322978613">
    <w:abstractNumId w:val="18"/>
  </w:num>
  <w:num w:numId="9" w16cid:durableId="1341008413">
    <w:abstractNumId w:val="3"/>
  </w:num>
  <w:num w:numId="10" w16cid:durableId="1904021181">
    <w:abstractNumId w:val="17"/>
  </w:num>
  <w:num w:numId="11" w16cid:durableId="1043335682">
    <w:abstractNumId w:val="1"/>
  </w:num>
  <w:num w:numId="12" w16cid:durableId="1056591435">
    <w:abstractNumId w:val="8"/>
  </w:num>
  <w:num w:numId="13" w16cid:durableId="1625768219">
    <w:abstractNumId w:val="15"/>
  </w:num>
  <w:num w:numId="14" w16cid:durableId="567961097">
    <w:abstractNumId w:val="19"/>
  </w:num>
  <w:num w:numId="15" w16cid:durableId="148911876">
    <w:abstractNumId w:val="11"/>
  </w:num>
  <w:num w:numId="16" w16cid:durableId="1570849737">
    <w:abstractNumId w:val="4"/>
  </w:num>
  <w:num w:numId="17" w16cid:durableId="85619870">
    <w:abstractNumId w:val="7"/>
  </w:num>
  <w:num w:numId="18" w16cid:durableId="899948717">
    <w:abstractNumId w:val="14"/>
  </w:num>
  <w:num w:numId="19" w16cid:durableId="643432577">
    <w:abstractNumId w:val="2"/>
  </w:num>
  <w:num w:numId="20" w16cid:durableId="6951415">
    <w:abstractNumId w:val="16"/>
  </w:num>
  <w:num w:numId="21" w16cid:durableId="38622757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255"/>
    <w:rsid w:val="000800DF"/>
    <w:rsid w:val="0010169E"/>
    <w:rsid w:val="00107325"/>
    <w:rsid w:val="001538E4"/>
    <w:rsid w:val="00160E97"/>
    <w:rsid w:val="001622B5"/>
    <w:rsid w:val="001826C4"/>
    <w:rsid w:val="001D250F"/>
    <w:rsid w:val="001E7A85"/>
    <w:rsid w:val="001F143F"/>
    <w:rsid w:val="00213C5F"/>
    <w:rsid w:val="00227728"/>
    <w:rsid w:val="00296298"/>
    <w:rsid w:val="002B4443"/>
    <w:rsid w:val="0037289D"/>
    <w:rsid w:val="00375A98"/>
    <w:rsid w:val="003E7255"/>
    <w:rsid w:val="0043152F"/>
    <w:rsid w:val="00433FA0"/>
    <w:rsid w:val="0044283E"/>
    <w:rsid w:val="00530486"/>
    <w:rsid w:val="006145A0"/>
    <w:rsid w:val="006202AB"/>
    <w:rsid w:val="0064019B"/>
    <w:rsid w:val="007320BF"/>
    <w:rsid w:val="007563A8"/>
    <w:rsid w:val="007856B8"/>
    <w:rsid w:val="007A3AF2"/>
    <w:rsid w:val="008172D0"/>
    <w:rsid w:val="008B21B2"/>
    <w:rsid w:val="009206D3"/>
    <w:rsid w:val="00995E3C"/>
    <w:rsid w:val="009C2696"/>
    <w:rsid w:val="00A164DA"/>
    <w:rsid w:val="00A56BCA"/>
    <w:rsid w:val="00A73BEF"/>
    <w:rsid w:val="00A81FD1"/>
    <w:rsid w:val="00AA47CE"/>
    <w:rsid w:val="00AC54A8"/>
    <w:rsid w:val="00B00A3F"/>
    <w:rsid w:val="00B22AF4"/>
    <w:rsid w:val="00B27E7E"/>
    <w:rsid w:val="00C03429"/>
    <w:rsid w:val="00C24CE8"/>
    <w:rsid w:val="00C7684E"/>
    <w:rsid w:val="00CD4013"/>
    <w:rsid w:val="00D711F5"/>
    <w:rsid w:val="00DB7B14"/>
    <w:rsid w:val="00E01B66"/>
    <w:rsid w:val="00E30887"/>
    <w:rsid w:val="00EA64FE"/>
    <w:rsid w:val="00EB6504"/>
    <w:rsid w:val="00EE6BAC"/>
    <w:rsid w:val="00FB5C80"/>
    <w:rsid w:val="00FC25E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8DA7D0"/>
  <w15:chartTrackingRefBased/>
  <w15:docId w15:val="{BC093FCA-44D3-419B-8C2C-5DFCB75BB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7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E7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7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E7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7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72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72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72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72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7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E7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7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E7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7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7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7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7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7255"/>
    <w:rPr>
      <w:rFonts w:eastAsiaTheme="majorEastAsia" w:cstheme="majorBidi"/>
      <w:color w:val="272727" w:themeColor="text1" w:themeTint="D8"/>
    </w:rPr>
  </w:style>
  <w:style w:type="paragraph" w:styleId="Title">
    <w:name w:val="Title"/>
    <w:basedOn w:val="Normal"/>
    <w:next w:val="Normal"/>
    <w:link w:val="TitleChar"/>
    <w:uiPriority w:val="10"/>
    <w:qFormat/>
    <w:rsid w:val="003E72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7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72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7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7255"/>
    <w:pPr>
      <w:spacing w:before="160"/>
      <w:jc w:val="center"/>
    </w:pPr>
    <w:rPr>
      <w:i/>
      <w:iCs/>
      <w:color w:val="404040" w:themeColor="text1" w:themeTint="BF"/>
    </w:rPr>
  </w:style>
  <w:style w:type="character" w:customStyle="1" w:styleId="QuoteChar">
    <w:name w:val="Quote Char"/>
    <w:basedOn w:val="DefaultParagraphFont"/>
    <w:link w:val="Quote"/>
    <w:uiPriority w:val="29"/>
    <w:rsid w:val="003E7255"/>
    <w:rPr>
      <w:i/>
      <w:iCs/>
      <w:color w:val="404040" w:themeColor="text1" w:themeTint="BF"/>
    </w:rPr>
  </w:style>
  <w:style w:type="paragraph" w:styleId="ListParagraph">
    <w:name w:val="List Paragraph"/>
    <w:basedOn w:val="Normal"/>
    <w:uiPriority w:val="34"/>
    <w:qFormat/>
    <w:rsid w:val="003E7255"/>
    <w:pPr>
      <w:ind w:left="720"/>
      <w:contextualSpacing/>
    </w:pPr>
  </w:style>
  <w:style w:type="character" w:styleId="IntenseEmphasis">
    <w:name w:val="Intense Emphasis"/>
    <w:basedOn w:val="DefaultParagraphFont"/>
    <w:uiPriority w:val="21"/>
    <w:qFormat/>
    <w:rsid w:val="003E7255"/>
    <w:rPr>
      <w:i/>
      <w:iCs/>
      <w:color w:val="0F4761" w:themeColor="accent1" w:themeShade="BF"/>
    </w:rPr>
  </w:style>
  <w:style w:type="paragraph" w:styleId="IntenseQuote">
    <w:name w:val="Intense Quote"/>
    <w:basedOn w:val="Normal"/>
    <w:next w:val="Normal"/>
    <w:link w:val="IntenseQuoteChar"/>
    <w:uiPriority w:val="30"/>
    <w:qFormat/>
    <w:rsid w:val="003E7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7255"/>
    <w:rPr>
      <w:i/>
      <w:iCs/>
      <w:color w:val="0F4761" w:themeColor="accent1" w:themeShade="BF"/>
    </w:rPr>
  </w:style>
  <w:style w:type="character" w:styleId="IntenseReference">
    <w:name w:val="Intense Reference"/>
    <w:basedOn w:val="DefaultParagraphFont"/>
    <w:uiPriority w:val="32"/>
    <w:qFormat/>
    <w:rsid w:val="003E7255"/>
    <w:rPr>
      <w:b/>
      <w:bCs/>
      <w:smallCaps/>
      <w:color w:val="0F4761" w:themeColor="accent1" w:themeShade="BF"/>
      <w:spacing w:val="5"/>
    </w:rPr>
  </w:style>
  <w:style w:type="character" w:styleId="Hyperlink">
    <w:name w:val="Hyperlink"/>
    <w:basedOn w:val="DefaultParagraphFont"/>
    <w:uiPriority w:val="99"/>
    <w:unhideWhenUsed/>
    <w:rsid w:val="00A164DA"/>
    <w:rPr>
      <w:color w:val="467886" w:themeColor="hyperlink"/>
      <w:u w:val="single"/>
    </w:rPr>
  </w:style>
  <w:style w:type="character" w:styleId="UnresolvedMention">
    <w:name w:val="Unresolved Mention"/>
    <w:basedOn w:val="DefaultParagraphFont"/>
    <w:uiPriority w:val="99"/>
    <w:semiHidden/>
    <w:unhideWhenUsed/>
    <w:rsid w:val="00A164DA"/>
    <w:rPr>
      <w:color w:val="605E5C"/>
      <w:shd w:val="clear" w:color="auto" w:fill="E1DFDD"/>
    </w:rPr>
  </w:style>
  <w:style w:type="table" w:styleId="TableGrid">
    <w:name w:val="Table Grid"/>
    <w:basedOn w:val="TableNormal"/>
    <w:uiPriority w:val="39"/>
    <w:rsid w:val="00A73B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00A3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1826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26C4"/>
  </w:style>
  <w:style w:type="paragraph" w:styleId="Footer">
    <w:name w:val="footer"/>
    <w:basedOn w:val="Normal"/>
    <w:link w:val="FooterChar"/>
    <w:uiPriority w:val="99"/>
    <w:unhideWhenUsed/>
    <w:rsid w:val="001826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26C4"/>
  </w:style>
  <w:style w:type="paragraph" w:styleId="Caption">
    <w:name w:val="caption"/>
    <w:basedOn w:val="Normal"/>
    <w:next w:val="Normal"/>
    <w:uiPriority w:val="35"/>
    <w:unhideWhenUsed/>
    <w:qFormat/>
    <w:rsid w:val="00C7684E"/>
    <w:pPr>
      <w:spacing w:after="200" w:line="240" w:lineRule="auto"/>
    </w:pPr>
    <w:rPr>
      <w:i/>
      <w:iCs/>
      <w:color w:val="0E2841" w:themeColor="text2"/>
      <w:sz w:val="18"/>
      <w:szCs w:val="18"/>
    </w:rPr>
  </w:style>
  <w:style w:type="table" w:styleId="TableGridLight">
    <w:name w:val="Grid Table Light"/>
    <w:basedOn w:val="TableNormal"/>
    <w:uiPriority w:val="40"/>
    <w:rsid w:val="0044283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6">
    <w:name w:val="List Table 3 Accent 6"/>
    <w:basedOn w:val="TableNormal"/>
    <w:uiPriority w:val="48"/>
    <w:rsid w:val="0044283E"/>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paragraph" w:styleId="Bibliography">
    <w:name w:val="Bibliography"/>
    <w:basedOn w:val="Normal"/>
    <w:next w:val="Normal"/>
    <w:uiPriority w:val="37"/>
    <w:unhideWhenUsed/>
    <w:rsid w:val="00EB650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1350720">
      <w:bodyDiv w:val="1"/>
      <w:marLeft w:val="0"/>
      <w:marRight w:val="0"/>
      <w:marTop w:val="0"/>
      <w:marBottom w:val="0"/>
      <w:divBdr>
        <w:top w:val="none" w:sz="0" w:space="0" w:color="auto"/>
        <w:left w:val="none" w:sz="0" w:space="0" w:color="auto"/>
        <w:bottom w:val="none" w:sz="0" w:space="0" w:color="auto"/>
        <w:right w:val="none" w:sz="0" w:space="0" w:color="auto"/>
      </w:divBdr>
      <w:divsChild>
        <w:div w:id="1588421576">
          <w:marLeft w:val="480"/>
          <w:marRight w:val="0"/>
          <w:marTop w:val="0"/>
          <w:marBottom w:val="0"/>
          <w:divBdr>
            <w:top w:val="none" w:sz="0" w:space="0" w:color="auto"/>
            <w:left w:val="none" w:sz="0" w:space="0" w:color="auto"/>
            <w:bottom w:val="none" w:sz="0" w:space="0" w:color="auto"/>
            <w:right w:val="none" w:sz="0" w:space="0" w:color="auto"/>
          </w:divBdr>
          <w:divsChild>
            <w:div w:id="95016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864865">
      <w:bodyDiv w:val="1"/>
      <w:marLeft w:val="0"/>
      <w:marRight w:val="0"/>
      <w:marTop w:val="0"/>
      <w:marBottom w:val="0"/>
      <w:divBdr>
        <w:top w:val="none" w:sz="0" w:space="0" w:color="auto"/>
        <w:left w:val="none" w:sz="0" w:space="0" w:color="auto"/>
        <w:bottom w:val="none" w:sz="0" w:space="0" w:color="auto"/>
        <w:right w:val="none" w:sz="0" w:space="0" w:color="auto"/>
      </w:divBdr>
    </w:div>
    <w:div w:id="1024752452">
      <w:bodyDiv w:val="1"/>
      <w:marLeft w:val="0"/>
      <w:marRight w:val="0"/>
      <w:marTop w:val="0"/>
      <w:marBottom w:val="0"/>
      <w:divBdr>
        <w:top w:val="none" w:sz="0" w:space="0" w:color="auto"/>
        <w:left w:val="none" w:sz="0" w:space="0" w:color="auto"/>
        <w:bottom w:val="none" w:sz="0" w:space="0" w:color="auto"/>
        <w:right w:val="none" w:sz="0" w:space="0" w:color="auto"/>
      </w:divBdr>
      <w:divsChild>
        <w:div w:id="191455304">
          <w:marLeft w:val="480"/>
          <w:marRight w:val="0"/>
          <w:marTop w:val="0"/>
          <w:marBottom w:val="0"/>
          <w:divBdr>
            <w:top w:val="none" w:sz="0" w:space="0" w:color="auto"/>
            <w:left w:val="none" w:sz="0" w:space="0" w:color="auto"/>
            <w:bottom w:val="none" w:sz="0" w:space="0" w:color="auto"/>
            <w:right w:val="none" w:sz="0" w:space="0" w:color="auto"/>
          </w:divBdr>
          <w:divsChild>
            <w:div w:id="132215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436368">
      <w:bodyDiv w:val="1"/>
      <w:marLeft w:val="0"/>
      <w:marRight w:val="0"/>
      <w:marTop w:val="0"/>
      <w:marBottom w:val="0"/>
      <w:divBdr>
        <w:top w:val="none" w:sz="0" w:space="0" w:color="auto"/>
        <w:left w:val="none" w:sz="0" w:space="0" w:color="auto"/>
        <w:bottom w:val="none" w:sz="0" w:space="0" w:color="auto"/>
        <w:right w:val="none" w:sz="0" w:space="0" w:color="auto"/>
      </w:divBdr>
    </w:div>
    <w:div w:id="1711488399">
      <w:bodyDiv w:val="1"/>
      <w:marLeft w:val="0"/>
      <w:marRight w:val="0"/>
      <w:marTop w:val="0"/>
      <w:marBottom w:val="0"/>
      <w:divBdr>
        <w:top w:val="none" w:sz="0" w:space="0" w:color="auto"/>
        <w:left w:val="none" w:sz="0" w:space="0" w:color="auto"/>
        <w:bottom w:val="none" w:sz="0" w:space="0" w:color="auto"/>
        <w:right w:val="none" w:sz="0" w:space="0" w:color="auto"/>
      </w:divBdr>
    </w:div>
    <w:div w:id="2060279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u.mathworks.com/products/compiler/matlab-runtime.html"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0.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b.jancovich@unsw.edu.au" TargetMode="External"/><Relationship Id="rId14" Type="http://schemas.openxmlformats.org/officeDocument/2006/relationships/customXml" Target="ink/ink1.xml"/><Relationship Id="rId22" Type="http://schemas.openxmlformats.org/officeDocument/2006/relationships/image" Target="media/image11.png"/></Relationships>
</file>

<file path=word/_rels/footer1.xml.rels><?xml version="1.0" encoding="UTF-8" standalone="yes"?>
<Relationships xmlns="http://schemas.openxmlformats.org/package/2006/relationships"><Relationship Id="rId1" Type="http://schemas.openxmlformats.org/officeDocument/2006/relationships/hyperlink" Target="mailto:b.jancovich@unsw.edu.au"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18T12:03:46.784"/>
    </inkml:context>
    <inkml:brush xml:id="br0">
      <inkml:brushProperty name="width" value="0.05" units="cm"/>
      <inkml:brushProperty name="height" value="0.05" units="cm"/>
      <inkml:brushProperty name="color" value="#E71224"/>
    </inkml:brush>
  </inkml:definitions>
  <inkml:trace contextRef="#ctx0" brushRef="#br0">481 37 24575,'1584'0'0,"-1232"-19"0,30 2 0,-291 17 0,153 4 0,-189 0 0,0 2 0,76 19 0,-43 1 0,-1 3 0,162 78 0,-98-38 0,40 21 0,-17-9 0,-147-68 0,37 27 0,-52-31 0,0 1 0,-1 0 0,-1 0 0,0 1 0,0 0 0,15 24 0,-3 2 0,18 43 0,-35-63 0,0-1 0,-1 1 0,-1 0 0,-1 0 0,0 1 0,-1-1 0,-1 0 0,0 1 0,-4 17 0,1 27 0,4-55 0,-1 0 0,0 1 0,-1-1 0,0 0 0,0 0 0,0-1 0,-1 1 0,0 0 0,0 0 0,-1-1 0,0 1 0,0-1 0,0 0 0,-1 0 0,0 0 0,0 0 0,0-1 0,-1 0 0,0 0 0,0 0 0,0 0 0,-1-1 0,-8 6 0,-19 13 0,-1-2 0,-1-2 0,-61 25 0,-119 28 0,-46-16 0,42-20 0,172-30 0,-196 6 0,46-6 0,-392 4 0,350-13 0,-603 3 0,791-3 0,-81-14 0,16 1 0,-3 0 0,65 7 0,-84-2 0,102 9 0,1-1 0,-44-10 0,-33-5 0,67 13 0,1-2 0,0-2 0,0-2 0,1-2 0,-78-35 0,109 41 0,0 0 0,1-1 0,0 0 0,0 0 0,1-1 0,0-1 0,1 0 0,0 0 0,-12-18 0,8 9 0,2 1 0,0-2 0,1 0 0,1 0 0,-7-25 0,-7-63 0,10 38 0,8 26 0,1 1 0,2-1 0,8-85 0,-4 106 0,1 0 0,1 0 0,1 0 0,1 1 0,1 0 0,2 0 0,15-32 0,-13 32 0,2-3 0,25-39 0,-25 46 0,0 1 0,2 0 0,0 2 0,0-1 0,2 2 0,0 0 0,33-21 0,-40 30 0,-1 0 0,1 0 0,-1 0 0,1 2 0,0-1 0,1 1 0,18-3 0,-2 3 0,49 2 0,-60 2 0,54-1-1365,-55 0-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85366-635C-4AF4-9F3B-7C1FDF3CA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0</Pages>
  <Words>2539</Words>
  <Characters>14476</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Jancovich</dc:creator>
  <cp:keywords/>
  <dc:description/>
  <cp:lastModifiedBy>Ben Jancovich</cp:lastModifiedBy>
  <cp:revision>26</cp:revision>
  <dcterms:created xsi:type="dcterms:W3CDTF">2025-05-30T09:45:00Z</dcterms:created>
  <dcterms:modified xsi:type="dcterms:W3CDTF">2025-06-2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Sv6gQ54"/&gt;&lt;style id="http://www.zotero.org/styles/apa" locale="en-US" hasBibliography="1" bibliographyStyleHasBeenSet="1"/&gt;&lt;prefs&gt;&lt;pref name="fieldType" value="Field"/&gt;&lt;/prefs&gt;&lt;/data&gt;</vt:lpwstr>
  </property>
</Properties>
</file>